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F297AA" w14:textId="0E5EE849" w:rsidR="001203AE" w:rsidRPr="003C0800" w:rsidRDefault="003F6EC7" w:rsidP="00504405">
      <w:pPr>
        <w:pStyle w:val="Heading1"/>
      </w:pPr>
      <w:r>
        <w:t>Anticoagulation</w:t>
      </w:r>
    </w:p>
    <w:p w14:paraId="0AB123D0" w14:textId="77777777" w:rsidR="00584E1E" w:rsidRPr="00F94418" w:rsidRDefault="00584E1E" w:rsidP="00584E1E">
      <w:pPr>
        <w:pStyle w:val="Heading2"/>
        <w:rPr>
          <w:rFonts w:cs="Arial"/>
          <w:i/>
          <w:szCs w:val="22"/>
        </w:rPr>
      </w:pPr>
      <w:r w:rsidRPr="00F94418">
        <w:rPr>
          <w:rFonts w:cs="Arial"/>
          <w:i/>
          <w:szCs w:val="22"/>
        </w:rPr>
        <w:t>Executive summary</w:t>
      </w:r>
    </w:p>
    <w:p w14:paraId="43E487BF" w14:textId="6B331CE1" w:rsidR="00584E1E" w:rsidRDefault="00584E1E" w:rsidP="003F6EC7">
      <w:pPr>
        <w:pStyle w:val="Heading2"/>
        <w:rPr>
          <w:rFonts w:cs="Arial"/>
          <w:szCs w:val="22"/>
        </w:rPr>
      </w:pPr>
      <w:r w:rsidRPr="00DC590C">
        <w:rPr>
          <w:rFonts w:cs="Arial"/>
          <w:szCs w:val="22"/>
        </w:rPr>
        <w:t>Introduction</w:t>
      </w:r>
    </w:p>
    <w:p w14:paraId="22E7C42C" w14:textId="2F3E39F1" w:rsidR="003F6EC7" w:rsidRDefault="003F6EC7" w:rsidP="003F6EC7">
      <w:r>
        <w:t xml:space="preserve">Anticoagulation is the use of drugs to reduce the </w:t>
      </w:r>
      <w:r w:rsidR="00C4676B">
        <w:t>ability of the blood to coagulate</w:t>
      </w:r>
      <w:r w:rsidR="00607295">
        <w:t xml:space="preserve">. It is indicated in the treatment of </w:t>
      </w:r>
      <w:r w:rsidR="00260855">
        <w:t xml:space="preserve">venous </w:t>
      </w:r>
      <w:r w:rsidR="00607295">
        <w:t xml:space="preserve">thromboembolic disease, </w:t>
      </w:r>
      <w:r w:rsidR="00EC7FD5">
        <w:t xml:space="preserve">after </w:t>
      </w:r>
      <w:r w:rsidR="00CD4C24">
        <w:t xml:space="preserve">cardiac surgery </w:t>
      </w:r>
      <w:r w:rsidR="00F902D5">
        <w:t xml:space="preserve">involving implantation of a metal valve and in the prevention of complications from atrial fibrillation and other conditions leading to </w:t>
      </w:r>
      <w:r w:rsidR="00531C45">
        <w:t xml:space="preserve">thrombosis in the ventricles of the heart. </w:t>
      </w:r>
    </w:p>
    <w:p w14:paraId="4C958F5B" w14:textId="06D202D3" w:rsidR="00531C45" w:rsidRDefault="005E66CA" w:rsidP="003F6EC7">
      <w:r>
        <w:t xml:space="preserve">When a decision is made to </w:t>
      </w:r>
      <w:proofErr w:type="spellStart"/>
      <w:r>
        <w:t>anticoagulate</w:t>
      </w:r>
      <w:proofErr w:type="spellEnd"/>
      <w:r>
        <w:t xml:space="preserve"> a patient, the indications, target INR range and expected length of treatment must be recorded clearly in the notes and communicated to the patient. The risks involved must be clearly communicated to the patient and their relatives a</w:t>
      </w:r>
      <w:r w:rsidR="00051677">
        <w:t xml:space="preserve">long with recommendations for how they should respond to unexpected events. </w:t>
      </w:r>
    </w:p>
    <w:p w14:paraId="2C1BF3DB" w14:textId="682E5D1B" w:rsidR="00051677" w:rsidRPr="003F6EC7" w:rsidRDefault="00E551D9" w:rsidP="003F6EC7">
      <w:r>
        <w:t xml:space="preserve">When a patient on anticoagulation presents with </w:t>
      </w:r>
      <w:r w:rsidR="008C16DB">
        <w:t xml:space="preserve">an INR outside their target range, </w:t>
      </w:r>
      <w:r w:rsidR="00B55253">
        <w:t>the patient should see a doctor familiar with the use of warfarin, to ensure that</w:t>
      </w:r>
      <w:r w:rsidR="00E276A1">
        <w:t xml:space="preserve"> the patient is quick</w:t>
      </w:r>
      <w:r w:rsidR="00461B4B">
        <w:t xml:space="preserve">ly treated and </w:t>
      </w:r>
      <w:r w:rsidR="006824AC">
        <w:t>the INR is returned to the target range.</w:t>
      </w:r>
      <w:r w:rsidR="00F8154F">
        <w:t xml:space="preserve"> </w:t>
      </w:r>
    </w:p>
    <w:p w14:paraId="31388F64" w14:textId="77777777" w:rsidR="00584E1E" w:rsidRDefault="00584E1E" w:rsidP="00504405">
      <w:pPr>
        <w:pStyle w:val="Heading2"/>
        <w:rPr>
          <w:bCs/>
        </w:rPr>
      </w:pPr>
      <w:r w:rsidRPr="00612AEE">
        <w:t xml:space="preserve">Target </w:t>
      </w:r>
      <w:r>
        <w:t>u</w:t>
      </w:r>
      <w:r w:rsidRPr="00612AEE">
        <w:t>ser</w:t>
      </w:r>
      <w:r>
        <w:t>s</w:t>
      </w:r>
    </w:p>
    <w:p w14:paraId="61E1C379" w14:textId="11A9A685" w:rsidR="00584E1E" w:rsidRDefault="006824AC" w:rsidP="00584E1E">
      <w:pPr>
        <w:pStyle w:val="ListParagraph"/>
        <w:numPr>
          <w:ilvl w:val="0"/>
          <w:numId w:val="29"/>
        </w:numPr>
      </w:pPr>
      <w:r>
        <w:t>Doctors</w:t>
      </w:r>
      <w:bookmarkStart w:id="0" w:name="_GoBack"/>
      <w:bookmarkEnd w:id="0"/>
    </w:p>
    <w:p w14:paraId="2D14D220" w14:textId="496574F9" w:rsidR="00584E1E" w:rsidRPr="00584E1E" w:rsidRDefault="006824AC" w:rsidP="00584E1E">
      <w:pPr>
        <w:pStyle w:val="ListParagraph"/>
        <w:numPr>
          <w:ilvl w:val="0"/>
          <w:numId w:val="29"/>
        </w:numPr>
      </w:pPr>
      <w:r>
        <w:t>Nurses</w:t>
      </w:r>
    </w:p>
    <w:p w14:paraId="12CDCEF3" w14:textId="77777777" w:rsidR="00584E1E" w:rsidRDefault="00584E1E" w:rsidP="00504405">
      <w:pPr>
        <w:pStyle w:val="Heading2"/>
        <w:rPr>
          <w:bCs/>
        </w:rPr>
      </w:pPr>
      <w:r w:rsidRPr="00612AEE">
        <w:t xml:space="preserve">Target area of use </w:t>
      </w:r>
    </w:p>
    <w:p w14:paraId="7C88F207" w14:textId="74EF3596" w:rsidR="00584E1E" w:rsidRDefault="006824AC" w:rsidP="00584E1E">
      <w:pPr>
        <w:pStyle w:val="ListParagraph"/>
        <w:numPr>
          <w:ilvl w:val="0"/>
          <w:numId w:val="29"/>
        </w:numPr>
      </w:pPr>
      <w:r>
        <w:t>Outpatient department</w:t>
      </w:r>
    </w:p>
    <w:p w14:paraId="2CB9E7C3" w14:textId="78A66C83" w:rsidR="00584E1E" w:rsidRPr="00584E1E" w:rsidRDefault="006824AC" w:rsidP="00584E1E">
      <w:pPr>
        <w:pStyle w:val="ListParagraph"/>
        <w:numPr>
          <w:ilvl w:val="0"/>
          <w:numId w:val="29"/>
        </w:numPr>
      </w:pPr>
      <w:r>
        <w:t>Ward</w:t>
      </w:r>
    </w:p>
    <w:p w14:paraId="72FCE8FF" w14:textId="77777777" w:rsidR="00584E1E" w:rsidRDefault="00584E1E" w:rsidP="00504405">
      <w:pPr>
        <w:pStyle w:val="Heading2"/>
        <w:rPr>
          <w:bCs/>
        </w:rPr>
      </w:pPr>
      <w:r>
        <w:t xml:space="preserve">Key areas of focus / </w:t>
      </w:r>
      <w:r w:rsidRPr="00612AEE">
        <w:t xml:space="preserve">New additions / </w:t>
      </w:r>
      <w:r>
        <w:t>C</w:t>
      </w:r>
      <w:r w:rsidRPr="00612AEE">
        <w:t xml:space="preserve">hanges </w:t>
      </w:r>
    </w:p>
    <w:p w14:paraId="6B837193" w14:textId="651DB4A7" w:rsidR="00584E1E" w:rsidRPr="00584E1E" w:rsidRDefault="006824AC" w:rsidP="00504405">
      <w:pPr>
        <w:rPr>
          <w:b/>
        </w:rPr>
      </w:pPr>
      <w:r>
        <w:t xml:space="preserve">This guideline outlines the </w:t>
      </w:r>
      <w:r w:rsidR="00711CA9">
        <w:t>use of anticoagulants in our practice</w:t>
      </w:r>
      <w:r w:rsidR="00685D47">
        <w:t>, focusing on the decision to initiate treatment, the process of initiating treatment</w:t>
      </w:r>
      <w:r w:rsidR="008A2569">
        <w:t xml:space="preserve">, </w:t>
      </w:r>
      <w:r w:rsidR="002F5A76">
        <w:t xml:space="preserve">ongoing adjustments to keep the patient in the </w:t>
      </w:r>
      <w:r w:rsidR="008A2569">
        <w:t xml:space="preserve">target range and </w:t>
      </w:r>
      <w:r w:rsidR="00696359">
        <w:t xml:space="preserve">the response to a raised INR. </w:t>
      </w:r>
    </w:p>
    <w:p w14:paraId="2CA906D2" w14:textId="77777777" w:rsidR="00584E1E" w:rsidRDefault="00584E1E" w:rsidP="00504405">
      <w:pPr>
        <w:pStyle w:val="Heading2"/>
      </w:pPr>
      <w:r w:rsidRPr="00504405">
        <w:t>Limitations</w:t>
      </w:r>
    </w:p>
    <w:p w14:paraId="6B7767D9" w14:textId="0038D6D0" w:rsidR="00584E1E" w:rsidRPr="00504405" w:rsidRDefault="00696359" w:rsidP="00584E1E">
      <w:pPr>
        <w:rPr>
          <w:b/>
        </w:rPr>
      </w:pPr>
      <w:r>
        <w:t xml:space="preserve">We </w:t>
      </w:r>
      <w:r w:rsidR="002B40E0">
        <w:t xml:space="preserve">do not have out-of-hours access to APTT or INR measurements, limiting our ability to safely use unfractionated heparin. Low molecular weight heparin (LMWH) is outside our budget for drugs for the general public. Modern direct </w:t>
      </w:r>
      <w:r w:rsidR="004210C3">
        <w:t xml:space="preserve">oral anticoagulants (DOACs) are outside our budget for all patients. </w:t>
      </w:r>
    </w:p>
    <w:p w14:paraId="5ED7ED8F" w14:textId="77777777" w:rsidR="00584E1E" w:rsidRDefault="00584E1E">
      <w:pPr>
        <w:spacing w:after="0"/>
        <w:outlineLvl w:val="9"/>
        <w:rPr>
          <w:b/>
          <w:sz w:val="24"/>
          <w:szCs w:val="22"/>
        </w:rPr>
      </w:pPr>
      <w:r>
        <w:rPr>
          <w:szCs w:val="22"/>
        </w:rPr>
        <w:br w:type="page"/>
      </w:r>
    </w:p>
    <w:p w14:paraId="1CC17F5D" w14:textId="4D87D126" w:rsidR="00975A60" w:rsidRDefault="008D4A99" w:rsidP="00975A60">
      <w:pPr>
        <w:pStyle w:val="Heading2"/>
        <w:rPr>
          <w:rFonts w:cs="Arial"/>
          <w:szCs w:val="22"/>
        </w:rPr>
      </w:pPr>
      <w:r>
        <w:rPr>
          <w:rFonts w:cs="Arial"/>
          <w:szCs w:val="22"/>
        </w:rPr>
        <w:lastRenderedPageBreak/>
        <w:t>Indications for anticoagulation</w:t>
      </w:r>
    </w:p>
    <w:p w14:paraId="6E6F7844" w14:textId="6DD639C7" w:rsidR="008D4A99" w:rsidRDefault="008D4A99" w:rsidP="008D4A99">
      <w:r>
        <w:t xml:space="preserve">Anticoagulation is indicated </w:t>
      </w:r>
      <w:r w:rsidR="00B86FC3">
        <w:t>in 3 groups of conditions:</w:t>
      </w:r>
    </w:p>
    <w:p w14:paraId="4E737FB4" w14:textId="43543170" w:rsidR="00B86FC3" w:rsidRDefault="00260855" w:rsidP="00260855">
      <w:pPr>
        <w:pStyle w:val="ListParagraph"/>
        <w:numPr>
          <w:ilvl w:val="0"/>
          <w:numId w:val="30"/>
        </w:numPr>
      </w:pPr>
      <w:r>
        <w:t>Venous thrombo-embolic disease (pulmonary embolism (PE) and deep vein thrombosis (DVT))</w:t>
      </w:r>
    </w:p>
    <w:p w14:paraId="1313E349" w14:textId="0F4953FD" w:rsidR="00260855" w:rsidRDefault="00056D13" w:rsidP="00260855">
      <w:pPr>
        <w:pStyle w:val="ListParagraph"/>
        <w:numPr>
          <w:ilvl w:val="0"/>
          <w:numId w:val="30"/>
        </w:numPr>
      </w:pPr>
      <w:r>
        <w:t xml:space="preserve">Metal </w:t>
      </w:r>
      <w:r w:rsidR="00841EB7">
        <w:t>artificial heart valves</w:t>
      </w:r>
    </w:p>
    <w:p w14:paraId="0B27B9D3" w14:textId="516FC5AE" w:rsidR="00841EB7" w:rsidRDefault="00841EB7" w:rsidP="00260855">
      <w:pPr>
        <w:pStyle w:val="ListParagraph"/>
        <w:numPr>
          <w:ilvl w:val="0"/>
          <w:numId w:val="30"/>
        </w:numPr>
      </w:pPr>
      <w:r>
        <w:t xml:space="preserve">Atrial fibrillation and </w:t>
      </w:r>
      <w:r w:rsidR="004657FC">
        <w:t xml:space="preserve">intracardiac </w:t>
      </w:r>
      <w:r>
        <w:t>thrombosis</w:t>
      </w:r>
    </w:p>
    <w:p w14:paraId="1B90B518" w14:textId="77C38711" w:rsidR="003F3F14" w:rsidRDefault="003F3F14" w:rsidP="003F3F14">
      <w:r>
        <w:t xml:space="preserve">Warfarin is contraindicated in </w:t>
      </w:r>
      <w:r w:rsidR="004215A1">
        <w:t>pregnancy.</w:t>
      </w:r>
    </w:p>
    <w:p w14:paraId="05FF898D" w14:textId="5C427087" w:rsidR="00566DEF" w:rsidRDefault="00E277BF" w:rsidP="00CF5D61">
      <w:pPr>
        <w:pStyle w:val="Heading3"/>
      </w:pPr>
      <w:r>
        <w:t>Venous thrombo-embolic disease</w:t>
      </w:r>
    </w:p>
    <w:p w14:paraId="7BE3D344" w14:textId="368DECAF" w:rsidR="00E277BF" w:rsidRDefault="00E3303A" w:rsidP="00566DEF">
      <w:r>
        <w:t xml:space="preserve">A separate guideline (Deep vein thrombosis and pulmonary embolism MeG-CLS-055) </w:t>
      </w:r>
      <w:r w:rsidR="00244506">
        <w:t>provides guidance on making the diagnosis</w:t>
      </w:r>
      <w:r w:rsidR="00DC5DAC">
        <w:t xml:space="preserve">. </w:t>
      </w:r>
      <w:r w:rsidR="00763740">
        <w:t>Once a diagnosis of DVT or PE has been made anticoagulation is</w:t>
      </w:r>
      <w:r w:rsidR="0009657D">
        <w:t xml:space="preserve"> an essential part of treatment. It should be continued for at least 3 months for </w:t>
      </w:r>
      <w:r w:rsidR="003E5F9F">
        <w:t xml:space="preserve">patients with DVT and for at least 6 months for those with PE. </w:t>
      </w:r>
      <w:r w:rsidR="00F612FC">
        <w:t>The target INR range is 2.0-3.0.</w:t>
      </w:r>
    </w:p>
    <w:p w14:paraId="7DBDCC56" w14:textId="5F72F106" w:rsidR="00212EC7" w:rsidRDefault="00212EC7" w:rsidP="00CF5D61">
      <w:pPr>
        <w:pStyle w:val="Heading3"/>
      </w:pPr>
      <w:r>
        <w:t>Metal artificial heart valve</w:t>
      </w:r>
    </w:p>
    <w:p w14:paraId="57955F86" w14:textId="2F2D7D56" w:rsidR="00212EC7" w:rsidRDefault="00212EC7" w:rsidP="00566DEF">
      <w:r>
        <w:t>These patients need lifelong anticoagulation</w:t>
      </w:r>
      <w:r w:rsidR="004E4498">
        <w:t>.</w:t>
      </w:r>
      <w:r w:rsidR="00ED5610">
        <w:t xml:space="preserve"> They will usually return to us from surgery already established on warfarin treatment</w:t>
      </w:r>
      <w:r w:rsidR="008114A3">
        <w:t xml:space="preserve"> and with advice from the surgeons about the INR range</w:t>
      </w:r>
      <w:r w:rsidR="00226845">
        <w:t xml:space="preserve">. If </w:t>
      </w:r>
      <w:r w:rsidR="004657FC">
        <w:t xml:space="preserve">there is no </w:t>
      </w:r>
      <w:proofErr w:type="gramStart"/>
      <w:r w:rsidR="004657FC">
        <w:t>advice</w:t>
      </w:r>
      <w:proofErr w:type="gramEnd"/>
      <w:r w:rsidR="00226845">
        <w:t xml:space="preserve"> </w:t>
      </w:r>
      <w:r w:rsidR="004657FC">
        <w:t xml:space="preserve">then an INR range of 3.0-4.0 is appropriate. </w:t>
      </w:r>
      <w:r w:rsidR="00317D57">
        <w:t xml:space="preserve">When their INR is raised, great care should be taken to avoid lowering it too far or making it difficult to </w:t>
      </w:r>
      <w:proofErr w:type="spellStart"/>
      <w:r w:rsidR="00317D57">
        <w:t>anticoagulate</w:t>
      </w:r>
      <w:proofErr w:type="spellEnd"/>
      <w:r w:rsidR="00317D57">
        <w:t xml:space="preserve"> them in</w:t>
      </w:r>
      <w:r w:rsidR="003C1733">
        <w:t xml:space="preserve"> the medium term (see section on treatment of raised INR).</w:t>
      </w:r>
    </w:p>
    <w:p w14:paraId="694DB3E2" w14:textId="1ADAEEA6" w:rsidR="003C1733" w:rsidRDefault="003C1733" w:rsidP="00CF5D61">
      <w:pPr>
        <w:pStyle w:val="Heading3"/>
      </w:pPr>
      <w:r>
        <w:t>Atrial fibrillation and ventricular thrombosis</w:t>
      </w:r>
    </w:p>
    <w:p w14:paraId="5C02043C" w14:textId="27978F64" w:rsidR="003C1733" w:rsidRDefault="003C1733" w:rsidP="00566DEF">
      <w:r>
        <w:t xml:space="preserve">Anticoagulation is indicated </w:t>
      </w:r>
      <w:r w:rsidR="00865947">
        <w:t xml:space="preserve">to reduce the risk of stroke </w:t>
      </w:r>
      <w:r>
        <w:t xml:space="preserve">when a thrombosis is visible on ECHO or in a patient with atrial fibrillation who </w:t>
      </w:r>
      <w:r w:rsidR="007508F7">
        <w:t>scores for this on a risk score such as CHA</w:t>
      </w:r>
      <w:r w:rsidR="00865947" w:rsidRPr="00865947">
        <w:rPr>
          <w:vertAlign w:val="subscript"/>
        </w:rPr>
        <w:t>2</w:t>
      </w:r>
      <w:r w:rsidR="007508F7">
        <w:t>D</w:t>
      </w:r>
      <w:r w:rsidR="00865947">
        <w:t>S</w:t>
      </w:r>
      <w:r w:rsidR="00865947" w:rsidRPr="00865947">
        <w:rPr>
          <w:vertAlign w:val="subscript"/>
        </w:rPr>
        <w:t>2</w:t>
      </w:r>
      <w:r w:rsidR="00865947">
        <w:t>-Vasc score</w:t>
      </w:r>
      <w:r w:rsidR="008A0550">
        <w:t xml:space="preserve">. </w:t>
      </w:r>
      <w:r w:rsidR="00865947">
        <w:t xml:space="preserve">This score has been validated in developed countries </w:t>
      </w:r>
      <w:r w:rsidR="003F5646">
        <w:t xml:space="preserve">and patients where anticoagulation is </w:t>
      </w:r>
      <w:r w:rsidR="006D63B2">
        <w:t xml:space="preserve">widely available and relatively </w:t>
      </w:r>
      <w:proofErr w:type="gramStart"/>
      <w:r w:rsidR="006D63B2">
        <w:t>safe</w:t>
      </w:r>
      <w:proofErr w:type="gramEnd"/>
      <w:r w:rsidR="00817A15">
        <w:t xml:space="preserve"> and patients</w:t>
      </w:r>
      <w:r w:rsidR="003F5646">
        <w:t xml:space="preserve"> are expected to be treated for life. </w:t>
      </w:r>
      <w:r w:rsidR="008A0550">
        <w:t>This should be offset against the risk of bleeding, which can be estimated through scores such as HAS-BLED score.</w:t>
      </w:r>
    </w:p>
    <w:p w14:paraId="55513840" w14:textId="062D98BE" w:rsidR="00112294" w:rsidRDefault="003F5646" w:rsidP="00566DEF">
      <w:r>
        <w:t>In our se</w:t>
      </w:r>
      <w:r w:rsidR="003F36BC">
        <w:t xml:space="preserve">tting, </w:t>
      </w:r>
      <w:r w:rsidR="00292BF5">
        <w:t xml:space="preserve">where we are the only </w:t>
      </w:r>
      <w:proofErr w:type="spellStart"/>
      <w:r w:rsidR="00292BF5">
        <w:t>centre</w:t>
      </w:r>
      <w:proofErr w:type="spellEnd"/>
      <w:r w:rsidR="00292BF5">
        <w:t xml:space="preserve"> able to safely manage anticoagulation</w:t>
      </w:r>
      <w:r w:rsidR="00AF29E5">
        <w:t xml:space="preserve"> and where access to services to treat complications such as gastrointestinal bleeding and intracerebral bleeding are limited, </w:t>
      </w:r>
      <w:r w:rsidR="00EF5A08">
        <w:t xml:space="preserve">a careful risk benefit analysis must be made </w:t>
      </w:r>
      <w:r w:rsidR="00112294">
        <w:t xml:space="preserve">if anticoagulation is considered. </w:t>
      </w:r>
      <w:r w:rsidR="00532141">
        <w:t xml:space="preserve">This should </w:t>
      </w:r>
      <w:proofErr w:type="gramStart"/>
      <w:r w:rsidR="00532141">
        <w:t>take into account</w:t>
      </w:r>
      <w:proofErr w:type="gramEnd"/>
      <w:r w:rsidR="00532141">
        <w:t xml:space="preserve"> where the patient lives and their commitment to returning to the clinic frequently for INR checks as well as the more clinical aspects. </w:t>
      </w:r>
      <w:r w:rsidR="00112294">
        <w:t xml:space="preserve">In general, we are not able to </w:t>
      </w:r>
      <w:r w:rsidR="00532141">
        <w:t>commit to</w:t>
      </w:r>
      <w:r w:rsidR="00D36F75">
        <w:t xml:space="preserve"> lifelong anticoagulation </w:t>
      </w:r>
      <w:r w:rsidR="00532141">
        <w:t>for</w:t>
      </w:r>
      <w:r w:rsidR="00D36F75">
        <w:t xml:space="preserve"> most of these patient</w:t>
      </w:r>
      <w:r w:rsidR="00532141">
        <w:t>s.</w:t>
      </w:r>
    </w:p>
    <w:p w14:paraId="1E49748A" w14:textId="46723A36" w:rsidR="00DE72B0" w:rsidRPr="00DB7DB0" w:rsidRDefault="00DE72B0" w:rsidP="00566DEF">
      <w:pPr>
        <w:rPr>
          <w:b/>
          <w:bCs/>
        </w:rPr>
      </w:pPr>
      <w:r>
        <w:t xml:space="preserve">If the patient </w:t>
      </w:r>
      <w:proofErr w:type="gramStart"/>
      <w:r>
        <w:t>is able to</w:t>
      </w:r>
      <w:proofErr w:type="gramEnd"/>
      <w:r>
        <w:t xml:space="preserve"> pay for a regular supply of a direct acting oral anticoagulant, this may be a viable </w:t>
      </w:r>
      <w:r w:rsidR="006D1B1A">
        <w:t xml:space="preserve">option. </w:t>
      </w:r>
      <w:r w:rsidR="00C36959">
        <w:t xml:space="preserve">If you wish to calculate the </w:t>
      </w:r>
      <w:r w:rsidR="00FF4B8B">
        <w:t>CHA</w:t>
      </w:r>
      <w:r w:rsidR="00FF4B8B" w:rsidRPr="00865947">
        <w:rPr>
          <w:vertAlign w:val="subscript"/>
        </w:rPr>
        <w:t>2</w:t>
      </w:r>
      <w:r w:rsidR="00FF4B8B">
        <w:t>DS</w:t>
      </w:r>
      <w:r w:rsidR="00FF4B8B" w:rsidRPr="00865947">
        <w:rPr>
          <w:vertAlign w:val="subscript"/>
        </w:rPr>
        <w:t>2</w:t>
      </w:r>
      <w:r w:rsidR="00FF4B8B">
        <w:t xml:space="preserve">-Vasc score, you can find a calculator here: </w:t>
      </w:r>
      <w:hyperlink r:id="rId12" w:history="1">
        <w:r w:rsidR="00DB7DB0" w:rsidRPr="00DB7DB0">
          <w:rPr>
            <w:color w:val="0000FF"/>
            <w:u w:val="single"/>
          </w:rPr>
          <w:t>https://www.mdcalc.co</w:t>
        </w:r>
        <w:r w:rsidR="00DB7DB0" w:rsidRPr="00DB7DB0">
          <w:rPr>
            <w:color w:val="0000FF"/>
            <w:u w:val="single"/>
          </w:rPr>
          <w:t>m</w:t>
        </w:r>
        <w:r w:rsidR="00DB7DB0" w:rsidRPr="00DB7DB0">
          <w:rPr>
            <w:color w:val="0000FF"/>
            <w:u w:val="single"/>
          </w:rPr>
          <w:t>/cha2ds2-vasc-score-atrial-fibrillation-stroke-risk</w:t>
        </w:r>
      </w:hyperlink>
      <w:r w:rsidR="008A0550">
        <w:rPr>
          <w:color w:val="0000FF"/>
          <w:u w:val="single"/>
        </w:rPr>
        <w:t xml:space="preserve">; </w:t>
      </w:r>
      <w:r w:rsidR="008A0550" w:rsidRPr="00A858D5">
        <w:t>HASBLED is available here:</w:t>
      </w:r>
      <w:r w:rsidR="008A0550">
        <w:rPr>
          <w:color w:val="0000FF"/>
          <w:u w:val="single"/>
        </w:rPr>
        <w:t xml:space="preserve"> </w:t>
      </w:r>
      <w:r w:rsidR="008A0550" w:rsidRPr="008A0550">
        <w:rPr>
          <w:color w:val="0000FF"/>
          <w:u w:val="single"/>
        </w:rPr>
        <w:t>https://www.mdcalc.com/has-bled-score-major-bleeding-risk</w:t>
      </w:r>
    </w:p>
    <w:p w14:paraId="6AF165DD" w14:textId="77777777" w:rsidR="00E74F6A" w:rsidRDefault="00E74F6A">
      <w:pPr>
        <w:spacing w:after="0"/>
        <w:outlineLvl w:val="9"/>
        <w:rPr>
          <w:b/>
          <w:sz w:val="24"/>
          <w:szCs w:val="22"/>
        </w:rPr>
      </w:pPr>
      <w:r>
        <w:rPr>
          <w:szCs w:val="22"/>
        </w:rPr>
        <w:br w:type="page"/>
      </w:r>
    </w:p>
    <w:p w14:paraId="79AFC245" w14:textId="61CF5B60" w:rsidR="00975A60" w:rsidRPr="00DC590C" w:rsidRDefault="008D4A99" w:rsidP="00975A60">
      <w:pPr>
        <w:pStyle w:val="Heading2"/>
        <w:rPr>
          <w:rFonts w:cs="Arial"/>
          <w:szCs w:val="22"/>
        </w:rPr>
      </w:pPr>
      <w:r>
        <w:rPr>
          <w:rFonts w:cs="Arial"/>
          <w:szCs w:val="22"/>
        </w:rPr>
        <w:lastRenderedPageBreak/>
        <w:t>Initiating anticoagulation</w:t>
      </w:r>
    </w:p>
    <w:p w14:paraId="66BCD829" w14:textId="5F607EF8" w:rsidR="001203AE" w:rsidRDefault="00172239" w:rsidP="002A2856">
      <w:r>
        <w:t xml:space="preserve">Patients with </w:t>
      </w:r>
      <w:r w:rsidR="00A87374">
        <w:t>PE or DVT and those with visible thrombosis in their ventricle will require rapid anticoagulation with heparin treatment</w:t>
      </w:r>
      <w:r w:rsidR="003F3F14">
        <w:t xml:space="preserve">, bridging to </w:t>
      </w:r>
      <w:r w:rsidR="00136DE7">
        <w:t>warfarin treatment</w:t>
      </w:r>
      <w:r w:rsidR="00332E09">
        <w:t xml:space="preserve"> for the longer term. </w:t>
      </w:r>
    </w:p>
    <w:p w14:paraId="0EC46A6E" w14:textId="623FF0ED" w:rsidR="001827C3" w:rsidRDefault="001827C3" w:rsidP="002A2856">
      <w:r>
        <w:t>Heparin can cause heparin induced thrombocytopenia</w:t>
      </w:r>
      <w:r w:rsidR="00421941">
        <w:t xml:space="preserve"> (HIT)</w:t>
      </w:r>
      <w:r w:rsidR="00D87DE6">
        <w:t xml:space="preserve">, which </w:t>
      </w:r>
      <w:r w:rsidR="003C71F3">
        <w:t>is</w:t>
      </w:r>
      <w:r w:rsidR="00D87DE6">
        <w:t xml:space="preserve"> a life-threatening complication</w:t>
      </w:r>
      <w:r w:rsidR="003C71F3">
        <w:t xml:space="preserve">, when given for more than 4 days. The platelet count should be monitored </w:t>
      </w:r>
      <w:r w:rsidR="000D3D7B">
        <w:t xml:space="preserve">before treatment and again at 4 days, then </w:t>
      </w:r>
      <w:r w:rsidR="000A010D">
        <w:t>every 2-3 days until day 14 or the heparin is stopped</w:t>
      </w:r>
      <w:r w:rsidR="00421941">
        <w:t xml:space="preserve"> (if earlier)</w:t>
      </w:r>
      <w:r w:rsidR="000A010D">
        <w:t>.</w:t>
      </w:r>
      <w:r w:rsidR="00421941">
        <w:t xml:space="preserve"> HIT is very rare in obstetric patients given heparin and</w:t>
      </w:r>
      <w:r w:rsidR="00B12941">
        <w:t>,</w:t>
      </w:r>
      <w:r w:rsidR="00421941">
        <w:t xml:space="preserve"> </w:t>
      </w:r>
      <w:r w:rsidR="006665BC">
        <w:t xml:space="preserve">in all groups, </w:t>
      </w:r>
      <w:r w:rsidR="00421941">
        <w:t>usually presents before day 15.</w:t>
      </w:r>
    </w:p>
    <w:p w14:paraId="19AD1A9C" w14:textId="71882DED" w:rsidR="00332E09" w:rsidRDefault="002D6E72" w:rsidP="00066DDE">
      <w:pPr>
        <w:pStyle w:val="Heading3"/>
      </w:pPr>
      <w:r>
        <w:t>Unfractionated heparin</w:t>
      </w:r>
    </w:p>
    <w:p w14:paraId="591DDBB7" w14:textId="4FC0D358" w:rsidR="00B82549" w:rsidRDefault="002D6E72" w:rsidP="002A2856">
      <w:r>
        <w:t xml:space="preserve">This can be given subcutaneously at a dose of </w:t>
      </w:r>
      <w:r w:rsidR="00165316">
        <w:t xml:space="preserve">250 units/kg up to </w:t>
      </w:r>
      <w:r w:rsidR="001A2A2C">
        <w:t xml:space="preserve">15,000 units </w:t>
      </w:r>
      <w:r w:rsidR="00F96A16">
        <w:t>BD</w:t>
      </w:r>
      <w:r w:rsidR="00FA703E">
        <w:t xml:space="preserve">. The APTT should be monitored daily whilst on this treatment. </w:t>
      </w:r>
    </w:p>
    <w:p w14:paraId="0D0ACC55" w14:textId="3F6FAE9F" w:rsidR="00DC2ECD" w:rsidRDefault="00FA703E" w:rsidP="002A2856">
      <w:r>
        <w:t xml:space="preserve">This is a compromise. </w:t>
      </w:r>
      <w:r w:rsidR="009C0200">
        <w:t xml:space="preserve">This treatment is effective for </w:t>
      </w:r>
      <w:r w:rsidR="00B82549">
        <w:t xml:space="preserve">DVT, but has not been shown to be effective in other conditions. However, iv heparin is not safe without regular APTT measurements 4 times each </w:t>
      </w:r>
      <w:proofErr w:type="gramStart"/>
      <w:r w:rsidR="00B82549">
        <w:t>24 hour</w:t>
      </w:r>
      <w:proofErr w:type="gramEnd"/>
      <w:r w:rsidR="00B82549">
        <w:t xml:space="preserve"> period and this is not available to us. </w:t>
      </w:r>
    </w:p>
    <w:p w14:paraId="3A8AE39A" w14:textId="4A082C77" w:rsidR="001B78E8" w:rsidRDefault="001B78E8" w:rsidP="00614CAB">
      <w:pPr>
        <w:pStyle w:val="Heading3"/>
      </w:pPr>
      <w:r>
        <w:t>LMWH</w:t>
      </w:r>
    </w:p>
    <w:p w14:paraId="369EB290" w14:textId="40C9F707" w:rsidR="001B78E8" w:rsidRDefault="00D274A1" w:rsidP="002A2856">
      <w:r>
        <w:t xml:space="preserve">Enoxaparin is available for staff and study participants. It is available in local pharmacies at about D1000 per injection if other patients would prefer to use it. </w:t>
      </w:r>
      <w:r w:rsidR="004925AC">
        <w:t xml:space="preserve">Give 1.5 mg/kg </w:t>
      </w:r>
      <w:r w:rsidR="0096565E">
        <w:t xml:space="preserve">enoxaparin </w:t>
      </w:r>
      <w:proofErr w:type="spellStart"/>
      <w:r w:rsidR="0096565E">
        <w:t>sc</w:t>
      </w:r>
      <w:proofErr w:type="spellEnd"/>
      <w:r w:rsidR="0096565E">
        <w:t xml:space="preserve"> OD</w:t>
      </w:r>
      <w:r w:rsidR="00570A28">
        <w:t>.</w:t>
      </w:r>
    </w:p>
    <w:p w14:paraId="1F168FB4" w14:textId="7DF3F760" w:rsidR="006E7E54" w:rsidRDefault="006E7E54" w:rsidP="006E7E54">
      <w:pPr>
        <w:pStyle w:val="Heading3"/>
      </w:pPr>
      <w:r>
        <w:t>Warfarin</w:t>
      </w:r>
    </w:p>
    <w:p w14:paraId="7C4C9E9C" w14:textId="33F28E34" w:rsidR="00EC6052" w:rsidRDefault="00EB1004" w:rsidP="002A2856">
      <w:r>
        <w:t xml:space="preserve">Patients receiving warfarin for a metal valve will usually have been started on warfarin before </w:t>
      </w:r>
      <w:r w:rsidR="009E7751">
        <w:t>returning to our care. Th</w:t>
      </w:r>
      <w:r w:rsidR="00A145F6">
        <w:t xml:space="preserve">is section does not address their care. </w:t>
      </w:r>
    </w:p>
    <w:p w14:paraId="4C74463B" w14:textId="0A4F736B" w:rsidR="00667EB2" w:rsidRDefault="00540D98" w:rsidP="002A2856">
      <w:r>
        <w:t>U</w:t>
      </w:r>
      <w:r w:rsidR="00A145F6">
        <w:t xml:space="preserve">se a 10 mg starting dose for adults starting on warfarin for </w:t>
      </w:r>
      <w:r w:rsidR="00B50285">
        <w:t xml:space="preserve">DVT, PE or AF. This </w:t>
      </w:r>
      <w:r w:rsidR="00CF4C18">
        <w:t xml:space="preserve">requires fewer INR measurements and </w:t>
      </w:r>
      <w:r w:rsidR="00667EB2">
        <w:t>more rapidly achieves anticoagulation compared to 5 mg starting dose regimens. Give 10 mg warfarin on days 1 and 2, then check the INR on day 3. The doses are given at 8</w:t>
      </w:r>
      <w:r w:rsidR="0021724B">
        <w:t xml:space="preserve"> </w:t>
      </w:r>
      <w:r w:rsidR="00667EB2">
        <w:t xml:space="preserve">pm and the </w:t>
      </w:r>
      <w:r w:rsidR="00077DF4">
        <w:t>INR is checked in the morning. Warfarin should be prescribed both on the drug chart and on the green warfarin chart.</w:t>
      </w:r>
    </w:p>
    <w:p w14:paraId="3C97677E" w14:textId="25650AA8" w:rsidR="009700DA" w:rsidRDefault="009700DA" w:rsidP="002A2856">
      <w:r>
        <w:t xml:space="preserve">Use a lower </w:t>
      </w:r>
      <w:r w:rsidR="00C33D65">
        <w:t xml:space="preserve">starting </w:t>
      </w:r>
      <w:r>
        <w:t xml:space="preserve">dose for older patients or those </w:t>
      </w:r>
      <w:r w:rsidR="001B392F">
        <w:t xml:space="preserve">who are frail with altered metabolism. </w:t>
      </w:r>
    </w:p>
    <w:p w14:paraId="1CBD7F25" w14:textId="520C30EE" w:rsidR="00077DF4" w:rsidRDefault="00077DF4" w:rsidP="002A2856">
      <w:r>
        <w:t xml:space="preserve">Use the figure </w:t>
      </w:r>
      <w:r w:rsidR="009700DA">
        <w:t>on the next page</w:t>
      </w:r>
      <w:r>
        <w:t xml:space="preserve"> to calculate the doses for days </w:t>
      </w:r>
      <w:r w:rsidR="00512509">
        <w:t xml:space="preserve">3 and 4. Recheck the INR on day 5 and use the figure to calculate the dose for days 5, 6 and 7. The INR should be rechecked on day 8 and </w:t>
      </w:r>
      <w:r w:rsidR="0036183C">
        <w:t xml:space="preserve">further dosing is according to the next section of the guideline. </w:t>
      </w:r>
    </w:p>
    <w:p w14:paraId="6A018343" w14:textId="77777777" w:rsidR="009700DA" w:rsidRDefault="009700DA" w:rsidP="009700DA">
      <w:r>
        <w:t xml:space="preserve">Continue heparin for at least 5 days or until the INR is 2.0 or above – whichever is latest. This is because warfarin is associated with an initial hypercoagulability which reduces by day 5. </w:t>
      </w:r>
    </w:p>
    <w:p w14:paraId="2F04DF1F" w14:textId="77777777" w:rsidR="00683D39" w:rsidRDefault="00683D39">
      <w:pPr>
        <w:spacing w:after="0"/>
        <w:outlineLvl w:val="9"/>
        <w:rPr>
          <w:b/>
          <w:sz w:val="24"/>
          <w:szCs w:val="22"/>
        </w:rPr>
      </w:pPr>
      <w:r>
        <w:rPr>
          <w:szCs w:val="22"/>
        </w:rPr>
        <w:br w:type="page"/>
      </w:r>
    </w:p>
    <w:p w14:paraId="76A5719B" w14:textId="77777777" w:rsidR="00683D39" w:rsidRDefault="00683D39" w:rsidP="00D62D59">
      <w:pPr>
        <w:pStyle w:val="Heading2"/>
        <w:rPr>
          <w:rFonts w:cs="Arial"/>
          <w:szCs w:val="22"/>
        </w:rPr>
      </w:pPr>
      <w:r>
        <w:rPr>
          <w:noProof/>
        </w:rPr>
        <w:lastRenderedPageBreak/>
        <w:drawing>
          <wp:inline distT="0" distB="0" distL="0" distR="0" wp14:anchorId="4BF583CD" wp14:editId="24CE1CFD">
            <wp:extent cx="3752850" cy="402493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752850" cy="4024932"/>
                    </a:xfrm>
                    <a:prstGeom prst="rect">
                      <a:avLst/>
                    </a:prstGeom>
                  </pic:spPr>
                </pic:pic>
              </a:graphicData>
            </a:graphic>
          </wp:inline>
        </w:drawing>
      </w:r>
    </w:p>
    <w:p w14:paraId="56390054" w14:textId="123AD90D" w:rsidR="00D62D59" w:rsidRDefault="00D62D59" w:rsidP="00D62D59">
      <w:pPr>
        <w:pStyle w:val="Heading2"/>
        <w:rPr>
          <w:rFonts w:cs="Arial"/>
          <w:szCs w:val="22"/>
        </w:rPr>
      </w:pPr>
      <w:r>
        <w:rPr>
          <w:rFonts w:cs="Arial"/>
          <w:szCs w:val="22"/>
        </w:rPr>
        <w:t>Ongoing treatment with warfarin</w:t>
      </w:r>
    </w:p>
    <w:p w14:paraId="63CE8808" w14:textId="77777777" w:rsidR="00D62D59" w:rsidRDefault="00D62D59" w:rsidP="00D62D59">
      <w:r>
        <w:t xml:space="preserve">The adjustment of warfarin doses to maintain a steady INR is as much an art as it is a science. This is partly because the patient also </w:t>
      </w:r>
      <w:proofErr w:type="gramStart"/>
      <w:r>
        <w:t>has to</w:t>
      </w:r>
      <w:proofErr w:type="gramEnd"/>
      <w:r>
        <w:t xml:space="preserve"> contribute to their ongoing care, by taking the warfarin dose at about the same time every day and by having regular habits with regard to diet. </w:t>
      </w:r>
    </w:p>
    <w:p w14:paraId="05457BDE" w14:textId="77777777" w:rsidR="00D62D59" w:rsidRDefault="00D62D59" w:rsidP="006E06FB">
      <w:pPr>
        <w:pStyle w:val="Heading3"/>
      </w:pPr>
      <w:r>
        <w:t>Patient counselling</w:t>
      </w:r>
    </w:p>
    <w:p w14:paraId="2E5B87FC" w14:textId="421A876C" w:rsidR="0036183C" w:rsidRDefault="00D62D59" w:rsidP="00683D39">
      <w:r>
        <w:t xml:space="preserve">Patients need to understand the risks and benefits of warfarin treatment. Counsel them on the importance of eating regularly and taking their medications every day – ideally in the evening at a similar time. For those without watches, they can take it as the sun goes down or when they hear the evening call to prayer. Alternatively, encourage them to set an alarm on their phone. </w:t>
      </w:r>
    </w:p>
    <w:p w14:paraId="4348BC4D" w14:textId="626F610E" w:rsidR="0067687C" w:rsidRDefault="0067687C" w:rsidP="008D4A99">
      <w:r>
        <w:t>Some food</w:t>
      </w:r>
      <w:r w:rsidR="00101B89">
        <w:t>s</w:t>
      </w:r>
      <w:r>
        <w:t xml:space="preserve">, which contain a lot of vitamin K, can interfere with </w:t>
      </w:r>
      <w:r w:rsidR="00275DF9">
        <w:t xml:space="preserve">warfarin treatment. </w:t>
      </w:r>
      <w:r w:rsidR="00101B89">
        <w:t>These include green leafy vegetables</w:t>
      </w:r>
      <w:r w:rsidR="004E787F">
        <w:t xml:space="preserve">, </w:t>
      </w:r>
      <w:r w:rsidR="00BA1C53">
        <w:t>liver</w:t>
      </w:r>
      <w:r w:rsidR="004E787F">
        <w:t xml:space="preserve"> and alcohol</w:t>
      </w:r>
      <w:r w:rsidR="00BA1C53">
        <w:t xml:space="preserve">. They can </w:t>
      </w:r>
      <w:r w:rsidR="004E787F">
        <w:t>take</w:t>
      </w:r>
      <w:r w:rsidR="00BA1C53">
        <w:t xml:space="preserve"> these, but should do so on regular basis – </w:t>
      </w:r>
      <w:r w:rsidR="00192F7B">
        <w:t>taking</w:t>
      </w:r>
      <w:r w:rsidR="00BA1C53">
        <w:t xml:space="preserve"> about the same amount each week. If they suddenly increase or decrease what they </w:t>
      </w:r>
      <w:r w:rsidR="00192F7B">
        <w:t>take</w:t>
      </w:r>
      <w:r w:rsidR="00BA1C53">
        <w:t xml:space="preserve">, then the INR will change accordingly. </w:t>
      </w:r>
      <w:proofErr w:type="gramStart"/>
      <w:r w:rsidR="007D5F63">
        <w:t>Similarly</w:t>
      </w:r>
      <w:proofErr w:type="gramEnd"/>
      <w:r w:rsidR="007D5F63">
        <w:t xml:space="preserve"> certain drugs can increase the INR. These include </w:t>
      </w:r>
      <w:r w:rsidR="002D2B32">
        <w:t xml:space="preserve">regular paracetamol, ciprofloxacin, </w:t>
      </w:r>
      <w:r w:rsidR="007D5F63">
        <w:t>macrolides, mebendazole and related medications, statins</w:t>
      </w:r>
      <w:r w:rsidR="00901C76">
        <w:t xml:space="preserve">, NSAIDs and some herbal medications. </w:t>
      </w:r>
      <w:r w:rsidR="002D2B32">
        <w:t>Patients should tell any doctor prescribing medication for them that they are on warfarin.</w:t>
      </w:r>
    </w:p>
    <w:p w14:paraId="6C1A8446" w14:textId="65EB3D2F" w:rsidR="002D2B32" w:rsidRDefault="006E06FB" w:rsidP="008D4A99">
      <w:r>
        <w:t xml:space="preserve">Patients should also be warned that they may need to come to the clinic </w:t>
      </w:r>
      <w:r w:rsidR="0005534A">
        <w:t xml:space="preserve">more frequently than usual or even be admitted for a few days, if their INR goes out of range or is unstable. </w:t>
      </w:r>
    </w:p>
    <w:p w14:paraId="0C9731E2" w14:textId="674B768C" w:rsidR="00192F7B" w:rsidRDefault="00860F7F" w:rsidP="006552F5">
      <w:pPr>
        <w:pStyle w:val="Heading3"/>
      </w:pPr>
      <w:r>
        <w:lastRenderedPageBreak/>
        <w:t>Checking the INR and responding to the result</w:t>
      </w:r>
    </w:p>
    <w:p w14:paraId="2B791FC0" w14:textId="4DC80F3D" w:rsidR="0092659B" w:rsidRDefault="00860F7F" w:rsidP="008D4A99">
      <w:r>
        <w:t xml:space="preserve">The INR should initially be checked on a weekly basis, increasing to 2 weekly, then monthly as the result </w:t>
      </w:r>
      <w:r w:rsidR="005008C6">
        <w:t xml:space="preserve">stabilizes. If the </w:t>
      </w:r>
      <w:r w:rsidR="00D268A3">
        <w:t xml:space="preserve">result is found to be outside range, then the frequency will need to be increased again. </w:t>
      </w:r>
    </w:p>
    <w:p w14:paraId="0EFD65D7" w14:textId="03B075E6" w:rsidR="0092659B" w:rsidRDefault="0092659B" w:rsidP="008D4A99">
      <w:r>
        <w:t xml:space="preserve">The INR must be interpreted in </w:t>
      </w:r>
      <w:r w:rsidR="000313F7">
        <w:t xml:space="preserve">the context of recent results and any changes of warfarin dose. If the INR has </w:t>
      </w:r>
      <w:r w:rsidR="0013643F">
        <w:t xml:space="preserve">remained within range but has tended either to rise or fall, you will need to adjust the warfarin dose </w:t>
      </w:r>
      <w:r w:rsidR="00D002EC">
        <w:t xml:space="preserve">accordingly to </w:t>
      </w:r>
      <w:r w:rsidR="00E146EF">
        <w:t>change</w:t>
      </w:r>
      <w:r w:rsidR="00D002EC">
        <w:t xml:space="preserve"> this trend. </w:t>
      </w:r>
      <w:proofErr w:type="gramStart"/>
      <w:r w:rsidR="005F4214">
        <w:t>Also</w:t>
      </w:r>
      <w:proofErr w:type="gramEnd"/>
      <w:r w:rsidR="005F4214">
        <w:t xml:space="preserve"> if the result has drifted </w:t>
      </w:r>
      <w:r w:rsidR="00DB3006">
        <w:t>just out of range, don’t make big adjustments to the dose, small adjustments should be adequate</w:t>
      </w:r>
    </w:p>
    <w:p w14:paraId="71AACA25" w14:textId="6B0B0A2E" w:rsidR="00DB3006" w:rsidRDefault="00DC4BB9" w:rsidP="008D4A99">
      <w:r>
        <w:t xml:space="preserve">When the INR is outside range, </w:t>
      </w:r>
      <w:r w:rsidR="00DB3006">
        <w:t xml:space="preserve">think about why this has happened. Has the patient missed doses or stopped taking the medication? Have they changed their diet? Were they given concomitant medications? </w:t>
      </w:r>
      <w:r w:rsidR="00733580">
        <w:t>Has something else changed?</w:t>
      </w:r>
    </w:p>
    <w:p w14:paraId="3DAFC102" w14:textId="064223B1" w:rsidR="008C0067" w:rsidRDefault="00733580" w:rsidP="008D4A99">
      <w:r>
        <w:t xml:space="preserve">For larger </w:t>
      </w:r>
      <w:r w:rsidR="00E35A04">
        <w:t>deviations</w:t>
      </w:r>
      <w:r>
        <w:t xml:space="preserve">, leading to the INR being outside range, </w:t>
      </w:r>
      <w:r w:rsidR="00DC4BB9">
        <w:t xml:space="preserve">the table </w:t>
      </w:r>
      <w:r w:rsidR="00B17C96">
        <w:t>below</w:t>
      </w:r>
      <w:r w:rsidR="00DC4BB9">
        <w:t xml:space="preserve"> can be used to make </w:t>
      </w:r>
      <w:r w:rsidR="00E35A04">
        <w:t>bigger</w:t>
      </w:r>
      <w:r w:rsidR="00DC4BB9">
        <w:t xml:space="preserve"> changes to the dose. </w:t>
      </w:r>
      <w:r w:rsidR="008C0067">
        <w:t xml:space="preserve">Repeat the INR in a week or less </w:t>
      </w:r>
      <w:r w:rsidR="005F4214">
        <w:t xml:space="preserve">(but not less than 48 hours) </w:t>
      </w:r>
      <w:r w:rsidR="008C0067">
        <w:t xml:space="preserve">when you use the table. </w:t>
      </w:r>
    </w:p>
    <w:tbl>
      <w:tblPr>
        <w:tblStyle w:val="TableGrid"/>
        <w:tblW w:w="0" w:type="auto"/>
        <w:tblLook w:val="04A0" w:firstRow="1" w:lastRow="0" w:firstColumn="1" w:lastColumn="0" w:noHBand="0" w:noVBand="1"/>
      </w:tblPr>
      <w:tblGrid>
        <w:gridCol w:w="1698"/>
        <w:gridCol w:w="1699"/>
        <w:gridCol w:w="5233"/>
      </w:tblGrid>
      <w:tr w:rsidR="00C16AA9" w:rsidRPr="00F03F25" w14:paraId="703E486E" w14:textId="77777777" w:rsidTr="007D6B2B">
        <w:tc>
          <w:tcPr>
            <w:tcW w:w="1698" w:type="dxa"/>
          </w:tcPr>
          <w:p w14:paraId="73F08AAD" w14:textId="3041A860" w:rsidR="00C16AA9" w:rsidRPr="00F03F25" w:rsidRDefault="00C16AA9" w:rsidP="00AF7AF1">
            <w:pPr>
              <w:rPr>
                <w:b/>
                <w:szCs w:val="22"/>
              </w:rPr>
            </w:pPr>
            <w:r>
              <w:rPr>
                <w:b/>
                <w:szCs w:val="22"/>
              </w:rPr>
              <w:t>INR</w:t>
            </w:r>
            <w:r w:rsidR="00241C28">
              <w:rPr>
                <w:b/>
                <w:szCs w:val="22"/>
              </w:rPr>
              <w:t xml:space="preserve"> (target range 2.0-3.0)</w:t>
            </w:r>
          </w:p>
        </w:tc>
        <w:tc>
          <w:tcPr>
            <w:tcW w:w="1699" w:type="dxa"/>
          </w:tcPr>
          <w:p w14:paraId="6E04F6B2" w14:textId="4EB66DF4" w:rsidR="00C16AA9" w:rsidRPr="00F03F25" w:rsidRDefault="00C16AA9" w:rsidP="00AF7AF1">
            <w:pPr>
              <w:rPr>
                <w:b/>
                <w:szCs w:val="22"/>
              </w:rPr>
            </w:pPr>
            <w:r>
              <w:rPr>
                <w:b/>
                <w:szCs w:val="22"/>
              </w:rPr>
              <w:t>INR (</w:t>
            </w:r>
            <w:r w:rsidR="00241C28">
              <w:rPr>
                <w:b/>
                <w:szCs w:val="22"/>
              </w:rPr>
              <w:t>target range 3.0-4.0)</w:t>
            </w:r>
          </w:p>
        </w:tc>
        <w:tc>
          <w:tcPr>
            <w:tcW w:w="5233" w:type="dxa"/>
          </w:tcPr>
          <w:p w14:paraId="4F790193" w14:textId="6286BF18" w:rsidR="00C16AA9" w:rsidRPr="00F03F25" w:rsidRDefault="00B63357" w:rsidP="00AF7AF1">
            <w:pPr>
              <w:rPr>
                <w:b/>
                <w:szCs w:val="22"/>
              </w:rPr>
            </w:pPr>
            <w:r>
              <w:rPr>
                <w:b/>
                <w:szCs w:val="22"/>
              </w:rPr>
              <w:t>Dose change</w:t>
            </w:r>
          </w:p>
        </w:tc>
      </w:tr>
      <w:tr w:rsidR="00C16AA9" w:rsidRPr="00B63357" w14:paraId="66EF4F47" w14:textId="77777777" w:rsidTr="007D6B2B">
        <w:tc>
          <w:tcPr>
            <w:tcW w:w="1698" w:type="dxa"/>
          </w:tcPr>
          <w:p w14:paraId="206D909C" w14:textId="2FC0E206" w:rsidR="00C16AA9" w:rsidRPr="00B63357" w:rsidRDefault="00B63357" w:rsidP="00AF7AF1">
            <w:pPr>
              <w:rPr>
                <w:iCs/>
                <w:szCs w:val="22"/>
              </w:rPr>
            </w:pPr>
            <w:r>
              <w:rPr>
                <w:iCs/>
                <w:szCs w:val="22"/>
              </w:rPr>
              <w:t>&lt;1.5</w:t>
            </w:r>
          </w:p>
        </w:tc>
        <w:tc>
          <w:tcPr>
            <w:tcW w:w="1699" w:type="dxa"/>
          </w:tcPr>
          <w:p w14:paraId="265172D6" w14:textId="05CCE38F" w:rsidR="00C16AA9" w:rsidRPr="00B63357" w:rsidRDefault="006A4A94" w:rsidP="00AF7AF1">
            <w:pPr>
              <w:rPr>
                <w:iCs/>
                <w:szCs w:val="22"/>
              </w:rPr>
            </w:pPr>
            <w:r>
              <w:rPr>
                <w:iCs/>
                <w:szCs w:val="22"/>
              </w:rPr>
              <w:t>&lt;2.5</w:t>
            </w:r>
          </w:p>
        </w:tc>
        <w:tc>
          <w:tcPr>
            <w:tcW w:w="5233" w:type="dxa"/>
          </w:tcPr>
          <w:p w14:paraId="1DAF3E22" w14:textId="278DBD4C" w:rsidR="00C16AA9" w:rsidRPr="00B63357" w:rsidRDefault="006A4A94" w:rsidP="00AF7AF1">
            <w:pPr>
              <w:rPr>
                <w:iCs/>
                <w:szCs w:val="22"/>
              </w:rPr>
            </w:pPr>
            <w:r>
              <w:rPr>
                <w:iCs/>
                <w:szCs w:val="22"/>
              </w:rPr>
              <w:t>Increase by 20%</w:t>
            </w:r>
          </w:p>
        </w:tc>
      </w:tr>
      <w:tr w:rsidR="00C16AA9" w:rsidRPr="00B63357" w14:paraId="16C5CE3C" w14:textId="77777777" w:rsidTr="007D6B2B">
        <w:tc>
          <w:tcPr>
            <w:tcW w:w="1698" w:type="dxa"/>
          </w:tcPr>
          <w:p w14:paraId="05C14817" w14:textId="5BDFA978" w:rsidR="00C16AA9" w:rsidRPr="00B63357" w:rsidRDefault="006A4A94" w:rsidP="00AF7AF1">
            <w:pPr>
              <w:rPr>
                <w:iCs/>
                <w:szCs w:val="22"/>
              </w:rPr>
            </w:pPr>
            <w:r>
              <w:rPr>
                <w:iCs/>
                <w:szCs w:val="22"/>
              </w:rPr>
              <w:t>1.6-1.9</w:t>
            </w:r>
          </w:p>
        </w:tc>
        <w:tc>
          <w:tcPr>
            <w:tcW w:w="1699" w:type="dxa"/>
          </w:tcPr>
          <w:p w14:paraId="62F7400B" w14:textId="61ABA795" w:rsidR="00C16AA9" w:rsidRPr="00B63357" w:rsidRDefault="006A4A94" w:rsidP="00AF7AF1">
            <w:pPr>
              <w:rPr>
                <w:iCs/>
                <w:szCs w:val="22"/>
              </w:rPr>
            </w:pPr>
            <w:r>
              <w:rPr>
                <w:iCs/>
                <w:szCs w:val="22"/>
              </w:rPr>
              <w:t>2.5-2.9</w:t>
            </w:r>
          </w:p>
        </w:tc>
        <w:tc>
          <w:tcPr>
            <w:tcW w:w="5233" w:type="dxa"/>
          </w:tcPr>
          <w:p w14:paraId="4260CDD9" w14:textId="203B0CA5" w:rsidR="00C16AA9" w:rsidRPr="00B63357" w:rsidRDefault="006A4A94" w:rsidP="00AF7AF1">
            <w:pPr>
              <w:rPr>
                <w:iCs/>
                <w:szCs w:val="22"/>
              </w:rPr>
            </w:pPr>
            <w:r>
              <w:rPr>
                <w:iCs/>
                <w:szCs w:val="22"/>
              </w:rPr>
              <w:t>Increase by 10%</w:t>
            </w:r>
          </w:p>
        </w:tc>
      </w:tr>
      <w:tr w:rsidR="00C16AA9" w:rsidRPr="00B63357" w14:paraId="79F5959F" w14:textId="77777777" w:rsidTr="007D6B2B">
        <w:tc>
          <w:tcPr>
            <w:tcW w:w="1698" w:type="dxa"/>
          </w:tcPr>
          <w:p w14:paraId="3D858374" w14:textId="6278003C" w:rsidR="00C16AA9" w:rsidRPr="00B63357" w:rsidRDefault="006A4A94" w:rsidP="00AF7AF1">
            <w:pPr>
              <w:rPr>
                <w:iCs/>
                <w:szCs w:val="22"/>
              </w:rPr>
            </w:pPr>
            <w:r>
              <w:rPr>
                <w:iCs/>
                <w:szCs w:val="22"/>
              </w:rPr>
              <w:t>3.1-3.4</w:t>
            </w:r>
          </w:p>
        </w:tc>
        <w:tc>
          <w:tcPr>
            <w:tcW w:w="1699" w:type="dxa"/>
          </w:tcPr>
          <w:p w14:paraId="4610C0B2" w14:textId="07F0242A" w:rsidR="00C16AA9" w:rsidRPr="00B63357" w:rsidRDefault="006A4A94" w:rsidP="00AF7AF1">
            <w:pPr>
              <w:rPr>
                <w:iCs/>
                <w:szCs w:val="22"/>
              </w:rPr>
            </w:pPr>
            <w:r>
              <w:rPr>
                <w:iCs/>
                <w:szCs w:val="22"/>
              </w:rPr>
              <w:t>4.1-4.4</w:t>
            </w:r>
          </w:p>
        </w:tc>
        <w:tc>
          <w:tcPr>
            <w:tcW w:w="5233" w:type="dxa"/>
          </w:tcPr>
          <w:p w14:paraId="0BBD586A" w14:textId="0AF9917E" w:rsidR="00C16AA9" w:rsidRPr="00B63357" w:rsidRDefault="006A4A94" w:rsidP="00AF7AF1">
            <w:pPr>
              <w:rPr>
                <w:iCs/>
              </w:rPr>
            </w:pPr>
            <w:r>
              <w:rPr>
                <w:iCs/>
              </w:rPr>
              <w:t>Decrease by 10% (or repeat after no change)</w:t>
            </w:r>
          </w:p>
        </w:tc>
      </w:tr>
      <w:tr w:rsidR="00C16AA9" w:rsidRPr="00B63357" w14:paraId="7F836D11" w14:textId="77777777" w:rsidTr="007D6B2B">
        <w:tc>
          <w:tcPr>
            <w:tcW w:w="1698" w:type="dxa"/>
          </w:tcPr>
          <w:p w14:paraId="5D7A0107" w14:textId="4115523B" w:rsidR="00C16AA9" w:rsidRPr="00B63357" w:rsidRDefault="006A4A94" w:rsidP="00AF7AF1">
            <w:pPr>
              <w:rPr>
                <w:iCs/>
                <w:szCs w:val="22"/>
              </w:rPr>
            </w:pPr>
            <w:r>
              <w:rPr>
                <w:iCs/>
                <w:szCs w:val="22"/>
              </w:rPr>
              <w:t>3.5-3.9</w:t>
            </w:r>
          </w:p>
        </w:tc>
        <w:tc>
          <w:tcPr>
            <w:tcW w:w="1699" w:type="dxa"/>
          </w:tcPr>
          <w:p w14:paraId="2C864495" w14:textId="2ECD7890" w:rsidR="00C16AA9" w:rsidRPr="00B63357" w:rsidRDefault="006A4A94" w:rsidP="00AF7AF1">
            <w:pPr>
              <w:rPr>
                <w:iCs/>
                <w:szCs w:val="22"/>
              </w:rPr>
            </w:pPr>
            <w:r>
              <w:rPr>
                <w:iCs/>
                <w:szCs w:val="22"/>
              </w:rPr>
              <w:t>4.5-4.9</w:t>
            </w:r>
          </w:p>
        </w:tc>
        <w:tc>
          <w:tcPr>
            <w:tcW w:w="5233" w:type="dxa"/>
          </w:tcPr>
          <w:p w14:paraId="3601D635" w14:textId="58325C6B" w:rsidR="00C16AA9" w:rsidRPr="00B63357" w:rsidRDefault="006A4A94" w:rsidP="00AF7AF1">
            <w:pPr>
              <w:rPr>
                <w:iCs/>
                <w:szCs w:val="22"/>
              </w:rPr>
            </w:pPr>
            <w:r>
              <w:rPr>
                <w:iCs/>
                <w:szCs w:val="22"/>
              </w:rPr>
              <w:t>Decrease by 20%</w:t>
            </w:r>
            <w:r w:rsidR="007D6B2B">
              <w:rPr>
                <w:iCs/>
                <w:szCs w:val="22"/>
              </w:rPr>
              <w:t>, consider holding one dose</w:t>
            </w:r>
          </w:p>
        </w:tc>
      </w:tr>
      <w:tr w:rsidR="00C16AA9" w:rsidRPr="00B63357" w14:paraId="66E81F28" w14:textId="77777777" w:rsidTr="007D6B2B">
        <w:tc>
          <w:tcPr>
            <w:tcW w:w="1698" w:type="dxa"/>
          </w:tcPr>
          <w:p w14:paraId="6FFC1FC2" w14:textId="00EAEB96" w:rsidR="00C16AA9" w:rsidRPr="00B63357" w:rsidRDefault="006A4A94" w:rsidP="00AF7AF1">
            <w:pPr>
              <w:rPr>
                <w:iCs/>
                <w:szCs w:val="22"/>
              </w:rPr>
            </w:pPr>
            <w:r>
              <w:rPr>
                <w:iCs/>
                <w:szCs w:val="22"/>
              </w:rPr>
              <w:t>4.0-4.9</w:t>
            </w:r>
          </w:p>
        </w:tc>
        <w:tc>
          <w:tcPr>
            <w:tcW w:w="1699" w:type="dxa"/>
          </w:tcPr>
          <w:p w14:paraId="365B359C" w14:textId="527794D8" w:rsidR="00C16AA9" w:rsidRPr="00B63357" w:rsidRDefault="006A4A94" w:rsidP="00AF7AF1">
            <w:pPr>
              <w:rPr>
                <w:iCs/>
                <w:szCs w:val="22"/>
              </w:rPr>
            </w:pPr>
            <w:r>
              <w:rPr>
                <w:iCs/>
                <w:szCs w:val="22"/>
              </w:rPr>
              <w:t>5.0-5.9</w:t>
            </w:r>
          </w:p>
        </w:tc>
        <w:tc>
          <w:tcPr>
            <w:tcW w:w="5233" w:type="dxa"/>
          </w:tcPr>
          <w:p w14:paraId="64247D4F" w14:textId="3F1FA264" w:rsidR="00C16AA9" w:rsidRPr="00B63357" w:rsidRDefault="007D6B2B" w:rsidP="00AF7AF1">
            <w:pPr>
              <w:rPr>
                <w:iCs/>
                <w:szCs w:val="22"/>
              </w:rPr>
            </w:pPr>
            <w:r>
              <w:rPr>
                <w:iCs/>
                <w:szCs w:val="22"/>
              </w:rPr>
              <w:t>Hold until INR returns to range then decrease by 20-30%</w:t>
            </w:r>
          </w:p>
        </w:tc>
      </w:tr>
    </w:tbl>
    <w:p w14:paraId="0B485713" w14:textId="3FFFB4FB" w:rsidR="00B17C96" w:rsidRDefault="00B17C96" w:rsidP="008D4A99"/>
    <w:p w14:paraId="4FCECE5C" w14:textId="7A109DCE" w:rsidR="000213E8" w:rsidRDefault="000213E8" w:rsidP="008D4A99">
      <w:r>
        <w:t xml:space="preserve">If the patient has a low INR and a metal valve, then </w:t>
      </w:r>
      <w:r w:rsidR="00740913">
        <w:t xml:space="preserve">use </w:t>
      </w:r>
      <w:r w:rsidR="00BA03FE">
        <w:t xml:space="preserve">either subcutaneous unfractionated heparin or LMWH at therapeutic doses as described in the initiating anticoagulation section. (Note that we do usually provide LMWH to the cardiac children on warfarin when needed). </w:t>
      </w:r>
    </w:p>
    <w:p w14:paraId="241927EC" w14:textId="16DA7711" w:rsidR="008D4A99" w:rsidRDefault="008D4A99" w:rsidP="008D4A99">
      <w:pPr>
        <w:pStyle w:val="Heading2"/>
      </w:pPr>
      <w:r>
        <w:t>Treatment of raised INR</w:t>
      </w:r>
    </w:p>
    <w:p w14:paraId="27958B28" w14:textId="78F64409" w:rsidR="004E53B9" w:rsidRDefault="00B12E5D" w:rsidP="008D4A99">
      <w:r>
        <w:t xml:space="preserve">The risk of bleeding increases with rising INR. </w:t>
      </w:r>
      <w:r w:rsidR="004E53B9">
        <w:t xml:space="preserve">When the INR is very </w:t>
      </w:r>
      <w:proofErr w:type="gramStart"/>
      <w:r w:rsidR="004E53B9">
        <w:t>high</w:t>
      </w:r>
      <w:proofErr w:type="gramEnd"/>
      <w:r w:rsidR="004E53B9">
        <w:t xml:space="preserve"> or the patient is bleeding consider how strong the indication is for anticoagulation. Patients in whom the indication is not strong may be </w:t>
      </w:r>
      <w:r w:rsidR="00BF505C">
        <w:t xml:space="preserve">best </w:t>
      </w:r>
      <w:r w:rsidR="004E53B9">
        <w:t xml:space="preserve">served by stopping the treatment. </w:t>
      </w:r>
      <w:r w:rsidR="004C7641">
        <w:t>On the other hand, t</w:t>
      </w:r>
      <w:r w:rsidR="004E53B9">
        <w:t>hose with metal valve</w:t>
      </w:r>
      <w:r w:rsidR="004C7641">
        <w:t xml:space="preserve">s </w:t>
      </w:r>
      <w:r w:rsidR="004E53B9">
        <w:t xml:space="preserve">must </w:t>
      </w:r>
      <w:r w:rsidR="008E21F5">
        <w:t>be managed with great care, so that they do not fall below the therapeutic rang</w:t>
      </w:r>
      <w:r w:rsidR="002E2F83">
        <w:t>e. These patients must be admitted to hospital and you should be prepared to give them heparin until their INR is in range if this occurs.</w:t>
      </w:r>
    </w:p>
    <w:p w14:paraId="56167D6C" w14:textId="16ED45A5" w:rsidR="008D4A99" w:rsidRDefault="00232DEF" w:rsidP="008D4A99">
      <w:r>
        <w:t xml:space="preserve">INRs </w:t>
      </w:r>
      <w:r w:rsidR="00F44877">
        <w:t>up to 10</w:t>
      </w:r>
      <w:r w:rsidR="00145A0A">
        <w:t xml:space="preserve">, where the patient is not bleeding, can be managed without </w:t>
      </w:r>
      <w:r w:rsidR="0055529B">
        <w:t>vitamin K. Warfarin should be stopped and the INR monitored closely until it is in range. I</w:t>
      </w:r>
      <w:r w:rsidR="0085633E">
        <w:t xml:space="preserve">t is important to try and identify why the </w:t>
      </w:r>
      <w:r w:rsidR="00B22C32">
        <w:t xml:space="preserve">INR has risen so high. This will help determine your response and how you counsel the patient. </w:t>
      </w:r>
    </w:p>
    <w:p w14:paraId="6E961E4C" w14:textId="00E8AC70" w:rsidR="00B22C32" w:rsidRDefault="00E442BF" w:rsidP="008D4A99">
      <w:r>
        <w:t>If the INR is above 10</w:t>
      </w:r>
      <w:r w:rsidR="00A876FC">
        <w:t xml:space="preserve"> and there is no bleeding</w:t>
      </w:r>
      <w:r>
        <w:t xml:space="preserve">, consider the use of 1 mg vitamin K given orally as a single dose. </w:t>
      </w:r>
      <w:r w:rsidR="00FB66FA">
        <w:t xml:space="preserve">This should be discussed with a consultant and only used if </w:t>
      </w:r>
      <w:proofErr w:type="gramStart"/>
      <w:r w:rsidR="00A76828">
        <w:t>absolutely necessary</w:t>
      </w:r>
      <w:proofErr w:type="gramEnd"/>
      <w:r w:rsidR="000238D2">
        <w:t xml:space="preserve">, especially in patients with a metal valve. </w:t>
      </w:r>
    </w:p>
    <w:p w14:paraId="16042D55" w14:textId="6B23C052" w:rsidR="00BB6415" w:rsidRDefault="005E5DDF" w:rsidP="00CC085A">
      <w:r>
        <w:lastRenderedPageBreak/>
        <w:t xml:space="preserve">If the patient is actively bleeding, </w:t>
      </w:r>
      <w:r w:rsidR="00C629A0">
        <w:t>treatment will depend upon the INR and the type of bleeding.</w:t>
      </w:r>
      <w:r w:rsidR="009A75E7">
        <w:t xml:space="preserve"> Use the table </w:t>
      </w:r>
      <w:r w:rsidR="00CC085A">
        <w:t>below</w:t>
      </w:r>
      <w:r w:rsidR="00BB6415">
        <w:t>.</w:t>
      </w:r>
    </w:p>
    <w:tbl>
      <w:tblPr>
        <w:tblStyle w:val="TableGrid"/>
        <w:tblW w:w="0" w:type="auto"/>
        <w:tblLook w:val="04A0" w:firstRow="1" w:lastRow="0" w:firstColumn="1" w:lastColumn="0" w:noHBand="0" w:noVBand="1"/>
      </w:tblPr>
      <w:tblGrid>
        <w:gridCol w:w="2405"/>
        <w:gridCol w:w="1985"/>
        <w:gridCol w:w="4240"/>
      </w:tblGrid>
      <w:tr w:rsidR="00F328E0" w:rsidRPr="009A75E7" w14:paraId="19F7CEEA" w14:textId="77777777" w:rsidTr="000E34B3">
        <w:tc>
          <w:tcPr>
            <w:tcW w:w="2405" w:type="dxa"/>
          </w:tcPr>
          <w:p w14:paraId="2F3AF97B" w14:textId="183426B0" w:rsidR="00F328E0" w:rsidRPr="009A75E7" w:rsidRDefault="00B40F1E" w:rsidP="008D4A99">
            <w:pPr>
              <w:rPr>
                <w:b/>
                <w:bCs/>
              </w:rPr>
            </w:pPr>
            <w:r w:rsidRPr="009A75E7">
              <w:rPr>
                <w:b/>
                <w:bCs/>
              </w:rPr>
              <w:t>Type of bleeding</w:t>
            </w:r>
          </w:p>
        </w:tc>
        <w:tc>
          <w:tcPr>
            <w:tcW w:w="1985" w:type="dxa"/>
          </w:tcPr>
          <w:p w14:paraId="0481BAE7" w14:textId="1C0C46EA" w:rsidR="00F328E0" w:rsidRPr="009A75E7" w:rsidRDefault="00B40F1E" w:rsidP="008D4A99">
            <w:pPr>
              <w:rPr>
                <w:b/>
                <w:bCs/>
              </w:rPr>
            </w:pPr>
            <w:r w:rsidRPr="009A75E7">
              <w:rPr>
                <w:b/>
                <w:bCs/>
              </w:rPr>
              <w:t>INR</w:t>
            </w:r>
          </w:p>
        </w:tc>
        <w:tc>
          <w:tcPr>
            <w:tcW w:w="4240" w:type="dxa"/>
          </w:tcPr>
          <w:p w14:paraId="7FEBF3E0" w14:textId="07244FDE" w:rsidR="00B40F1E" w:rsidRPr="009A75E7" w:rsidRDefault="00B40F1E" w:rsidP="008D4A99">
            <w:pPr>
              <w:rPr>
                <w:b/>
                <w:bCs/>
              </w:rPr>
            </w:pPr>
            <w:r w:rsidRPr="009A75E7">
              <w:rPr>
                <w:b/>
                <w:bCs/>
              </w:rPr>
              <w:t>Intervention</w:t>
            </w:r>
          </w:p>
        </w:tc>
      </w:tr>
      <w:tr w:rsidR="00F328E0" w14:paraId="77DBC554" w14:textId="77777777" w:rsidTr="000E34B3">
        <w:tc>
          <w:tcPr>
            <w:tcW w:w="2405" w:type="dxa"/>
          </w:tcPr>
          <w:p w14:paraId="52C9A845" w14:textId="483EABEC" w:rsidR="00F328E0" w:rsidRDefault="00442255" w:rsidP="008D4A99">
            <w:r>
              <w:t>Major life-threatening bleeding</w:t>
            </w:r>
          </w:p>
        </w:tc>
        <w:tc>
          <w:tcPr>
            <w:tcW w:w="1985" w:type="dxa"/>
          </w:tcPr>
          <w:p w14:paraId="1D4940ED" w14:textId="3BF63033" w:rsidR="00F328E0" w:rsidRDefault="00442255" w:rsidP="008D4A99">
            <w:r>
              <w:t>Any</w:t>
            </w:r>
          </w:p>
        </w:tc>
        <w:tc>
          <w:tcPr>
            <w:tcW w:w="4240" w:type="dxa"/>
          </w:tcPr>
          <w:p w14:paraId="0E20401E" w14:textId="77777777" w:rsidR="00F328E0" w:rsidRDefault="00442255" w:rsidP="008D4A99">
            <w:r>
              <w:t>Omit warfarin</w:t>
            </w:r>
          </w:p>
          <w:p w14:paraId="6EE0414D" w14:textId="77777777" w:rsidR="00442255" w:rsidRDefault="00C1132D" w:rsidP="008D4A99">
            <w:r>
              <w:t>Give 5 mg iv vitamin K</w:t>
            </w:r>
          </w:p>
          <w:p w14:paraId="1E4C801E" w14:textId="5EDBBEC9" w:rsidR="00C1132D" w:rsidRDefault="00162AA7" w:rsidP="008D4A99">
            <w:r>
              <w:t>Use fresh whole blood for transfusions</w:t>
            </w:r>
          </w:p>
        </w:tc>
      </w:tr>
      <w:tr w:rsidR="009A75E7" w14:paraId="56B0D151" w14:textId="77777777" w:rsidTr="000E34B3">
        <w:tc>
          <w:tcPr>
            <w:tcW w:w="2405" w:type="dxa"/>
            <w:vMerge w:val="restart"/>
          </w:tcPr>
          <w:p w14:paraId="452E1DD4" w14:textId="46E2F02A" w:rsidR="009A75E7" w:rsidRDefault="009A75E7" w:rsidP="008B0E2C">
            <w:r>
              <w:t>Minor bleeding from mucosa (including gums, nose, rectum, anus, urinary tract)</w:t>
            </w:r>
          </w:p>
        </w:tc>
        <w:tc>
          <w:tcPr>
            <w:tcW w:w="1985" w:type="dxa"/>
          </w:tcPr>
          <w:p w14:paraId="153B20AA" w14:textId="4164AB78" w:rsidR="009A75E7" w:rsidRDefault="009A75E7" w:rsidP="008B0E2C">
            <w:r>
              <w:t>Above 6.0</w:t>
            </w:r>
          </w:p>
        </w:tc>
        <w:tc>
          <w:tcPr>
            <w:tcW w:w="4240" w:type="dxa"/>
          </w:tcPr>
          <w:p w14:paraId="5A84908A" w14:textId="77777777" w:rsidR="00247337" w:rsidRDefault="009A75E7" w:rsidP="008B0E2C">
            <w:r>
              <w:t>Omit warfarin for 1-2 and reintroduce when bleeding is under control and INR &lt; 5.0</w:t>
            </w:r>
            <w:r w:rsidR="00247337">
              <w:t xml:space="preserve">. </w:t>
            </w:r>
          </w:p>
          <w:p w14:paraId="1860DAA6" w14:textId="3F4FD4D2" w:rsidR="009A75E7" w:rsidRDefault="00247337" w:rsidP="008B0E2C">
            <w:r>
              <w:t xml:space="preserve">Use vitamin K only if INR above 10 and </w:t>
            </w:r>
            <w:r w:rsidR="00FF2FA5">
              <w:t xml:space="preserve">if you are prepared to admit the patient and give heparin if the INR falls below the therapeutic range. </w:t>
            </w:r>
          </w:p>
        </w:tc>
      </w:tr>
      <w:tr w:rsidR="009A75E7" w14:paraId="5FFACDCE" w14:textId="77777777" w:rsidTr="000E34B3">
        <w:tc>
          <w:tcPr>
            <w:tcW w:w="2405" w:type="dxa"/>
            <w:vMerge/>
          </w:tcPr>
          <w:p w14:paraId="585B0769" w14:textId="77777777" w:rsidR="009A75E7" w:rsidRDefault="009A75E7" w:rsidP="008B0E2C"/>
        </w:tc>
        <w:tc>
          <w:tcPr>
            <w:tcW w:w="1985" w:type="dxa"/>
          </w:tcPr>
          <w:p w14:paraId="37383211" w14:textId="5E08D5D8" w:rsidR="009A75E7" w:rsidRDefault="009A75E7" w:rsidP="008B0E2C">
            <w:r>
              <w:t>Above range but less than 6.0</w:t>
            </w:r>
          </w:p>
        </w:tc>
        <w:tc>
          <w:tcPr>
            <w:tcW w:w="4240" w:type="dxa"/>
          </w:tcPr>
          <w:p w14:paraId="1400B961" w14:textId="77777777" w:rsidR="009A75E7" w:rsidRDefault="009A75E7" w:rsidP="008B0E2C">
            <w:r>
              <w:t xml:space="preserve">Reduce dose of warfarin by 10%. Consider holding for a few days as per guidance above. </w:t>
            </w:r>
          </w:p>
          <w:p w14:paraId="01E597BD" w14:textId="7AD48604" w:rsidR="009A75E7" w:rsidRDefault="009A75E7" w:rsidP="008B0E2C">
            <w:r>
              <w:t>Monitor INR closely.</w:t>
            </w:r>
          </w:p>
        </w:tc>
      </w:tr>
      <w:tr w:rsidR="009A75E7" w14:paraId="353D26B1" w14:textId="77777777" w:rsidTr="000E34B3">
        <w:tc>
          <w:tcPr>
            <w:tcW w:w="2405" w:type="dxa"/>
            <w:vMerge/>
          </w:tcPr>
          <w:p w14:paraId="77B07500" w14:textId="77777777" w:rsidR="009A75E7" w:rsidRDefault="009A75E7" w:rsidP="008B0E2C"/>
        </w:tc>
        <w:tc>
          <w:tcPr>
            <w:tcW w:w="1985" w:type="dxa"/>
          </w:tcPr>
          <w:p w14:paraId="4785736A" w14:textId="5F742E30" w:rsidR="009A75E7" w:rsidRDefault="009A75E7" w:rsidP="008B0E2C">
            <w:r>
              <w:t>Within range</w:t>
            </w:r>
          </w:p>
        </w:tc>
        <w:tc>
          <w:tcPr>
            <w:tcW w:w="4240" w:type="dxa"/>
          </w:tcPr>
          <w:p w14:paraId="65A9916E" w14:textId="42ADAC32" w:rsidR="009A75E7" w:rsidRDefault="009A75E7" w:rsidP="008B0E2C">
            <w:r>
              <w:t>Continue warfarin unless indications are weak. Look for cause of bleeding.</w:t>
            </w:r>
          </w:p>
        </w:tc>
      </w:tr>
    </w:tbl>
    <w:p w14:paraId="415BE34C" w14:textId="77777777" w:rsidR="00C629A0" w:rsidRDefault="00C629A0" w:rsidP="008D4A99"/>
    <w:p w14:paraId="3B73B2E5" w14:textId="77777777" w:rsidR="007D313B" w:rsidRDefault="007D313B" w:rsidP="00F03F25">
      <w:pPr>
        <w:pStyle w:val="Heading2"/>
        <w:rPr>
          <w:rFonts w:cs="Arial"/>
          <w:szCs w:val="22"/>
        </w:rPr>
      </w:pPr>
      <w:r>
        <w:rPr>
          <w:rFonts w:cs="Arial"/>
          <w:szCs w:val="22"/>
        </w:rPr>
        <w:t>Measuring INR</w:t>
      </w:r>
    </w:p>
    <w:p w14:paraId="79CDFB95" w14:textId="7C2946B1" w:rsidR="004C784F" w:rsidRDefault="009872DC" w:rsidP="007D313B">
      <w:r>
        <w:t>INRs can be measured either at the bedside using a point-of-care test or in the laboratory. In general, we prefer the point-of-care test as it allows us to obtain an immediate result</w:t>
      </w:r>
      <w:r w:rsidR="004C784F">
        <w:t>. Unfortunately, we have had trouble maintaining the machines and they are often not working.</w:t>
      </w:r>
    </w:p>
    <w:p w14:paraId="5689E7B0" w14:textId="29406BE6" w:rsidR="004C784F" w:rsidRDefault="004C784F" w:rsidP="007D313B">
      <w:r>
        <w:t>An accurate lab INR requires that the tube is filled full. Whenever possible, ask the patient to attend the lab for the sample to be taken. Request the result urgently</w:t>
      </w:r>
      <w:r w:rsidR="00772E44">
        <w:t xml:space="preserve">. </w:t>
      </w:r>
      <w:proofErr w:type="gramStart"/>
      <w:r w:rsidR="00772E44">
        <w:t>Make a decision</w:t>
      </w:r>
      <w:proofErr w:type="gramEnd"/>
      <w:r w:rsidR="00772E44">
        <w:t xml:space="preserve"> about what you will do with the warfarin assuming that the result is </w:t>
      </w:r>
      <w:r w:rsidR="00AE69B0">
        <w:t xml:space="preserve">well in range. Take the patient’s phone number. Check the result the next day and if the result deviates from </w:t>
      </w:r>
      <w:r w:rsidR="00041661">
        <w:t>your expectation, call the patient to inform them what to do. If you are unsure, bring them back to clinic as soon as possible.</w:t>
      </w:r>
    </w:p>
    <w:p w14:paraId="6BF049E1" w14:textId="60A2C7B1" w:rsidR="00F03F25" w:rsidRPr="003C0800" w:rsidRDefault="00F03F25" w:rsidP="00F03F25">
      <w:pPr>
        <w:pStyle w:val="Heading2"/>
        <w:rPr>
          <w:rFonts w:cs="Arial"/>
          <w:szCs w:val="22"/>
        </w:rPr>
      </w:pPr>
      <w:r w:rsidRPr="003C0800">
        <w:rPr>
          <w:rFonts w:cs="Arial"/>
          <w:szCs w:val="22"/>
        </w:rPr>
        <w:t>Key Issues for Nursing care</w:t>
      </w:r>
    </w:p>
    <w:p w14:paraId="20FAD01E" w14:textId="18287F95" w:rsidR="00076362" w:rsidRDefault="00EF58E2" w:rsidP="00C67C34">
      <w:pPr>
        <w:pStyle w:val="ListParagraph"/>
        <w:numPr>
          <w:ilvl w:val="0"/>
          <w:numId w:val="33"/>
        </w:numPr>
      </w:pPr>
      <w:r>
        <w:t>Make sure patient</w:t>
      </w:r>
      <w:r w:rsidR="003A6DFC">
        <w:t>s</w:t>
      </w:r>
      <w:r>
        <w:t xml:space="preserve"> understand why they are </w:t>
      </w:r>
      <w:r w:rsidR="00C67C34">
        <w:t>prescribed</w:t>
      </w:r>
      <w:r>
        <w:t xml:space="preserve"> </w:t>
      </w:r>
      <w:r w:rsidR="00076362">
        <w:t>anticoagulation</w:t>
      </w:r>
      <w:r w:rsidR="0023362A">
        <w:t>.</w:t>
      </w:r>
    </w:p>
    <w:p w14:paraId="45221993" w14:textId="4D594EC8" w:rsidR="00076362" w:rsidRDefault="00076362" w:rsidP="00C67C34">
      <w:pPr>
        <w:pStyle w:val="ListParagraph"/>
        <w:numPr>
          <w:ilvl w:val="0"/>
          <w:numId w:val="32"/>
        </w:numPr>
      </w:pPr>
      <w:r>
        <w:t>Counsel patient</w:t>
      </w:r>
      <w:r w:rsidR="00533887">
        <w:t>s</w:t>
      </w:r>
      <w:r>
        <w:t xml:space="preserve"> on the importance of a regular diet and lifestyle and the importance of taking every dose of medication. </w:t>
      </w:r>
      <w:r w:rsidR="00533887">
        <w:t xml:space="preserve">Help them think through how to schedule doses and to identify reminders to take the medicine (such as the evening call to prayer or a reminder alarm on their phone). Explain the importance of telling anyone who gives them a drug that they are on warfarin. </w:t>
      </w:r>
    </w:p>
    <w:p w14:paraId="055DD9FA" w14:textId="234C24EA" w:rsidR="00076362" w:rsidRDefault="0023362A" w:rsidP="00C67C34">
      <w:pPr>
        <w:pStyle w:val="ListParagraph"/>
        <w:numPr>
          <w:ilvl w:val="0"/>
          <w:numId w:val="32"/>
        </w:numPr>
      </w:pPr>
      <w:r>
        <w:t>Explain why patients need to return for INR checks and how the frequency of this may change over time.</w:t>
      </w:r>
    </w:p>
    <w:p w14:paraId="3B30E8AB" w14:textId="486D2E7B" w:rsidR="0023362A" w:rsidRPr="00076362" w:rsidRDefault="00533887" w:rsidP="00C67C34">
      <w:pPr>
        <w:pStyle w:val="ListParagraph"/>
        <w:numPr>
          <w:ilvl w:val="0"/>
          <w:numId w:val="32"/>
        </w:numPr>
      </w:pPr>
      <w:r>
        <w:t xml:space="preserve">Make sure patients know what to do if they start bleeding. </w:t>
      </w:r>
    </w:p>
    <w:p w14:paraId="01EB3477" w14:textId="5595F11D" w:rsidR="00F03F25" w:rsidRPr="003C0800" w:rsidRDefault="00F03F25" w:rsidP="00F03F25">
      <w:pPr>
        <w:pStyle w:val="Heading2"/>
        <w:rPr>
          <w:rFonts w:cs="Arial"/>
          <w:szCs w:val="22"/>
        </w:rPr>
      </w:pPr>
      <w:r>
        <w:rPr>
          <w:rFonts w:cs="Arial"/>
          <w:szCs w:val="22"/>
        </w:rPr>
        <w:lastRenderedPageBreak/>
        <w:t>References</w:t>
      </w:r>
    </w:p>
    <w:p w14:paraId="4A894C1E" w14:textId="1496F2A3" w:rsidR="00912C24" w:rsidRPr="00912C24" w:rsidRDefault="00912C24" w:rsidP="00912C24">
      <w:pPr>
        <w:pStyle w:val="Bibliography"/>
        <w:rPr>
          <w:sz w:val="20"/>
        </w:rPr>
      </w:pPr>
      <w:r>
        <w:rPr>
          <w:sz w:val="20"/>
          <w:szCs w:val="20"/>
        </w:rPr>
        <w:fldChar w:fldCharType="begin"/>
      </w:r>
      <w:r>
        <w:rPr>
          <w:sz w:val="20"/>
          <w:szCs w:val="20"/>
        </w:rPr>
        <w:instrText xml:space="preserve"> ADDIN ZOTERO_BIBL {"uncited":[],"omitted":[],"custom":[]} CSL_BIBLIOGRAPHY </w:instrText>
      </w:r>
      <w:r>
        <w:rPr>
          <w:sz w:val="20"/>
          <w:szCs w:val="20"/>
        </w:rPr>
        <w:fldChar w:fldCharType="separate"/>
      </w:r>
      <w:r w:rsidRPr="00912C24">
        <w:rPr>
          <w:sz w:val="20"/>
        </w:rPr>
        <w:t>Anticoagulation in patients with heart valve replacements - Guideline for primary and secondary care. 2019; published online March 19. http://www.wales.nhs.uk/sites3/Documents/814/ABUHB_Clinical_0780%20AnticoagulationForHeartValveReplacementsMarch2019.pdf.</w:t>
      </w:r>
    </w:p>
    <w:p w14:paraId="1039FB69" w14:textId="257D83DC" w:rsidR="00912C24" w:rsidRPr="00912C24" w:rsidRDefault="00912C24" w:rsidP="00912C24">
      <w:pPr>
        <w:pStyle w:val="Bibliography"/>
        <w:rPr>
          <w:sz w:val="20"/>
        </w:rPr>
      </w:pPr>
      <w:r w:rsidRPr="00912C24">
        <w:rPr>
          <w:sz w:val="20"/>
        </w:rPr>
        <w:t>Keeling D, Shapiro S, Curry N, Price V, Mulholland L. Oxford Haemophilia and Thrombosis Centre Protocols for outpatient oral anticoagulation with vitamin K antagonists. 2017; published online May. https://www.ouh.nhs.uk/services/referrals/specialist-medicine/documents/anticoagulant-protocols.pdf.</w:t>
      </w:r>
    </w:p>
    <w:p w14:paraId="1B6E9CD3" w14:textId="1BEA2B9A" w:rsidR="00912C24" w:rsidRPr="00912C24" w:rsidRDefault="00912C24" w:rsidP="00912C24">
      <w:pPr>
        <w:pStyle w:val="Bibliography"/>
        <w:rPr>
          <w:sz w:val="20"/>
        </w:rPr>
      </w:pPr>
      <w:r w:rsidRPr="00912C24">
        <w:rPr>
          <w:sz w:val="20"/>
        </w:rPr>
        <w:t xml:space="preserve">Tideman PA, Tirimacco R, St John A, Roberts GW. How to manage warfarin therapy. </w:t>
      </w:r>
      <w:r w:rsidRPr="00912C24">
        <w:rPr>
          <w:i/>
          <w:iCs/>
          <w:sz w:val="20"/>
        </w:rPr>
        <w:t>Aust Prescr</w:t>
      </w:r>
      <w:r w:rsidRPr="00912C24">
        <w:rPr>
          <w:sz w:val="20"/>
        </w:rPr>
        <w:t xml:space="preserve"> 2015; </w:t>
      </w:r>
      <w:r w:rsidRPr="00912C24">
        <w:rPr>
          <w:b/>
          <w:bCs/>
          <w:sz w:val="20"/>
        </w:rPr>
        <w:t>38</w:t>
      </w:r>
      <w:r w:rsidRPr="00912C24">
        <w:rPr>
          <w:sz w:val="20"/>
        </w:rPr>
        <w:t>: 44–8.</w:t>
      </w:r>
    </w:p>
    <w:p w14:paraId="7D830E89" w14:textId="2D03D813" w:rsidR="00912C24" w:rsidRPr="00912C24" w:rsidRDefault="00912C24" w:rsidP="00912C24">
      <w:pPr>
        <w:pStyle w:val="Bibliography"/>
        <w:rPr>
          <w:sz w:val="20"/>
        </w:rPr>
      </w:pPr>
      <w:r w:rsidRPr="00912C24">
        <w:rPr>
          <w:sz w:val="20"/>
        </w:rPr>
        <w:t xml:space="preserve">Ebell MH. Evidence-Based Initiation of Warfarin (Coumadin). </w:t>
      </w:r>
      <w:r w:rsidRPr="00912C24">
        <w:rPr>
          <w:i/>
          <w:iCs/>
          <w:sz w:val="20"/>
        </w:rPr>
        <w:t>Am Fam Physician</w:t>
      </w:r>
      <w:r w:rsidRPr="00912C24">
        <w:rPr>
          <w:sz w:val="20"/>
        </w:rPr>
        <w:t xml:space="preserve"> 2005; </w:t>
      </w:r>
      <w:r w:rsidRPr="00912C24">
        <w:rPr>
          <w:b/>
          <w:bCs/>
          <w:sz w:val="20"/>
        </w:rPr>
        <w:t>71</w:t>
      </w:r>
      <w:r w:rsidRPr="00912C24">
        <w:rPr>
          <w:sz w:val="20"/>
        </w:rPr>
        <w:t>: 763.</w:t>
      </w:r>
    </w:p>
    <w:p w14:paraId="27D18D57" w14:textId="178F7D30" w:rsidR="00912C24" w:rsidRPr="00912C24" w:rsidRDefault="00912C24" w:rsidP="00912C24">
      <w:pPr>
        <w:pStyle w:val="Bibliography"/>
        <w:rPr>
          <w:sz w:val="20"/>
        </w:rPr>
      </w:pPr>
      <w:r w:rsidRPr="00912C24">
        <w:rPr>
          <w:sz w:val="20"/>
        </w:rPr>
        <w:t xml:space="preserve">Camm AJ, Lip GYH, De Caterina R, </w:t>
      </w:r>
      <w:r w:rsidRPr="00912C24">
        <w:rPr>
          <w:i/>
          <w:iCs/>
          <w:sz w:val="20"/>
        </w:rPr>
        <w:t>et al.</w:t>
      </w:r>
      <w:r w:rsidRPr="00912C24">
        <w:rPr>
          <w:sz w:val="20"/>
        </w:rPr>
        <w:t xml:space="preserve"> 2012 focused update of the ESC Guidelines for the management of atrial fibrillation: an update of the 2010 ESC Guidelines for the management of atrial fibrillation. Developed with the special contribution of the European Heart Rhythm Association. </w:t>
      </w:r>
      <w:r w:rsidRPr="00912C24">
        <w:rPr>
          <w:i/>
          <w:iCs/>
          <w:sz w:val="20"/>
        </w:rPr>
        <w:t>Eur Heart J</w:t>
      </w:r>
      <w:r w:rsidRPr="00912C24">
        <w:rPr>
          <w:sz w:val="20"/>
        </w:rPr>
        <w:t xml:space="preserve"> 2012; </w:t>
      </w:r>
      <w:r w:rsidRPr="00912C24">
        <w:rPr>
          <w:b/>
          <w:bCs/>
          <w:sz w:val="20"/>
        </w:rPr>
        <w:t>33</w:t>
      </w:r>
      <w:r w:rsidRPr="00912C24">
        <w:rPr>
          <w:sz w:val="20"/>
        </w:rPr>
        <w:t>: 2719–47.</w:t>
      </w:r>
    </w:p>
    <w:p w14:paraId="6E7F8472" w14:textId="5303B657" w:rsidR="00F03F25" w:rsidRPr="005638D0" w:rsidRDefault="00912C24" w:rsidP="005638D0">
      <w:pPr>
        <w:rPr>
          <w:sz w:val="20"/>
          <w:szCs w:val="20"/>
        </w:rPr>
      </w:pPr>
      <w:r>
        <w:rPr>
          <w:sz w:val="20"/>
          <w:szCs w:val="20"/>
        </w:rPr>
        <w:fldChar w:fldCharType="end"/>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39"/>
        <w:gridCol w:w="3622"/>
        <w:gridCol w:w="2869"/>
      </w:tblGrid>
      <w:tr w:rsidR="004C4442" w:rsidRPr="00515546" w14:paraId="0D3A0142" w14:textId="77777777" w:rsidTr="00515546">
        <w:trPr>
          <w:trHeight w:val="20"/>
        </w:trPr>
        <w:tc>
          <w:tcPr>
            <w:tcW w:w="2139" w:type="dxa"/>
            <w:shd w:val="clear" w:color="auto" w:fill="auto"/>
            <w:vAlign w:val="bottom"/>
          </w:tcPr>
          <w:p w14:paraId="2D08FE74" w14:textId="77777777" w:rsidR="004C4442" w:rsidRPr="00515546" w:rsidRDefault="004C4442" w:rsidP="00522C6C">
            <w:pPr>
              <w:spacing w:after="0"/>
              <w:rPr>
                <w:b/>
                <w:szCs w:val="22"/>
              </w:rPr>
            </w:pPr>
            <w:r w:rsidRPr="00515546">
              <w:rPr>
                <w:b/>
                <w:szCs w:val="22"/>
              </w:rPr>
              <w:t>Written by:</w:t>
            </w:r>
          </w:p>
        </w:tc>
        <w:tc>
          <w:tcPr>
            <w:tcW w:w="3622" w:type="dxa"/>
            <w:shd w:val="clear" w:color="auto" w:fill="auto"/>
            <w:vAlign w:val="bottom"/>
          </w:tcPr>
          <w:p w14:paraId="4D16777D" w14:textId="496D451C" w:rsidR="004C4442" w:rsidRPr="00515546" w:rsidRDefault="004C4442" w:rsidP="00522C6C">
            <w:pPr>
              <w:spacing w:after="0"/>
              <w:rPr>
                <w:szCs w:val="22"/>
              </w:rPr>
            </w:pPr>
            <w:r w:rsidRPr="00515546">
              <w:rPr>
                <w:szCs w:val="22"/>
              </w:rPr>
              <w:t>Name</w:t>
            </w:r>
            <w:r w:rsidR="005638D0">
              <w:rPr>
                <w:szCs w:val="22"/>
              </w:rPr>
              <w:t xml:space="preserve">: </w:t>
            </w:r>
            <w:r w:rsidR="001C1A3F">
              <w:rPr>
                <w:szCs w:val="22"/>
              </w:rPr>
              <w:t>Karen Forrest</w:t>
            </w:r>
          </w:p>
        </w:tc>
        <w:tc>
          <w:tcPr>
            <w:tcW w:w="2869" w:type="dxa"/>
            <w:shd w:val="clear" w:color="auto" w:fill="auto"/>
            <w:vAlign w:val="bottom"/>
          </w:tcPr>
          <w:p w14:paraId="71F2DDF5" w14:textId="1C22ADFF" w:rsidR="004C4442" w:rsidRPr="00515546" w:rsidRDefault="004C4442" w:rsidP="00522C6C">
            <w:pPr>
              <w:spacing w:after="0"/>
              <w:rPr>
                <w:szCs w:val="22"/>
              </w:rPr>
            </w:pPr>
            <w:r w:rsidRPr="00515546">
              <w:rPr>
                <w:szCs w:val="22"/>
              </w:rPr>
              <w:t xml:space="preserve">Date: </w:t>
            </w:r>
            <w:r w:rsidR="001C1A3F">
              <w:rPr>
                <w:szCs w:val="22"/>
              </w:rPr>
              <w:t>03 December 2019</w:t>
            </w:r>
          </w:p>
        </w:tc>
      </w:tr>
      <w:tr w:rsidR="004C4442" w:rsidRPr="00515546" w14:paraId="3BFBE456" w14:textId="77777777" w:rsidTr="00515546">
        <w:trPr>
          <w:trHeight w:val="20"/>
        </w:trPr>
        <w:tc>
          <w:tcPr>
            <w:tcW w:w="2139" w:type="dxa"/>
            <w:shd w:val="clear" w:color="auto" w:fill="auto"/>
            <w:vAlign w:val="bottom"/>
          </w:tcPr>
          <w:p w14:paraId="054F0132" w14:textId="77777777" w:rsidR="004C4442" w:rsidRPr="00515546" w:rsidRDefault="004C4442" w:rsidP="00522C6C">
            <w:pPr>
              <w:spacing w:after="0"/>
              <w:rPr>
                <w:b/>
                <w:szCs w:val="22"/>
              </w:rPr>
            </w:pPr>
            <w:r w:rsidRPr="00515546">
              <w:rPr>
                <w:b/>
                <w:szCs w:val="22"/>
              </w:rPr>
              <w:t>Reviewed by:</w:t>
            </w:r>
          </w:p>
        </w:tc>
        <w:tc>
          <w:tcPr>
            <w:tcW w:w="3622" w:type="dxa"/>
            <w:shd w:val="clear" w:color="auto" w:fill="auto"/>
            <w:vAlign w:val="bottom"/>
          </w:tcPr>
          <w:p w14:paraId="42ED81D4" w14:textId="3B2A796B" w:rsidR="004C4442" w:rsidRPr="00515546" w:rsidRDefault="004C4442" w:rsidP="00522C6C">
            <w:pPr>
              <w:spacing w:after="0"/>
              <w:rPr>
                <w:szCs w:val="22"/>
              </w:rPr>
            </w:pPr>
            <w:r w:rsidRPr="00515546">
              <w:rPr>
                <w:szCs w:val="22"/>
              </w:rPr>
              <w:t xml:space="preserve">Name: </w:t>
            </w:r>
            <w:r w:rsidR="00D80AD5">
              <w:rPr>
                <w:szCs w:val="22"/>
              </w:rPr>
              <w:t>Behzad Nadjm</w:t>
            </w:r>
          </w:p>
        </w:tc>
        <w:tc>
          <w:tcPr>
            <w:tcW w:w="2869" w:type="dxa"/>
            <w:shd w:val="clear" w:color="auto" w:fill="auto"/>
            <w:vAlign w:val="bottom"/>
          </w:tcPr>
          <w:p w14:paraId="2C9A715E" w14:textId="6780CBB8" w:rsidR="004C4442" w:rsidRPr="00515546" w:rsidRDefault="004C4442" w:rsidP="00522C6C">
            <w:pPr>
              <w:spacing w:after="0"/>
              <w:rPr>
                <w:szCs w:val="22"/>
              </w:rPr>
            </w:pPr>
            <w:r w:rsidRPr="00515546">
              <w:rPr>
                <w:szCs w:val="22"/>
              </w:rPr>
              <w:t xml:space="preserve">Date: </w:t>
            </w:r>
            <w:r w:rsidR="00D80AD5">
              <w:rPr>
                <w:szCs w:val="22"/>
              </w:rPr>
              <w:t>04 February 2020</w:t>
            </w:r>
          </w:p>
        </w:tc>
      </w:tr>
      <w:tr w:rsidR="004C4442" w:rsidRPr="00515546" w14:paraId="4D42DBEC" w14:textId="77777777" w:rsidTr="00515546">
        <w:trPr>
          <w:trHeight w:val="20"/>
        </w:trPr>
        <w:tc>
          <w:tcPr>
            <w:tcW w:w="2139" w:type="dxa"/>
            <w:shd w:val="clear" w:color="auto" w:fill="auto"/>
            <w:vAlign w:val="bottom"/>
          </w:tcPr>
          <w:p w14:paraId="49739221" w14:textId="77777777" w:rsidR="004C4442" w:rsidRPr="00515546" w:rsidRDefault="004C4442" w:rsidP="00522C6C">
            <w:pPr>
              <w:spacing w:after="0"/>
              <w:rPr>
                <w:szCs w:val="22"/>
              </w:rPr>
            </w:pPr>
            <w:r w:rsidRPr="00515546">
              <w:rPr>
                <w:b/>
                <w:szCs w:val="22"/>
              </w:rPr>
              <w:t>Version:</w:t>
            </w:r>
          </w:p>
        </w:tc>
        <w:tc>
          <w:tcPr>
            <w:tcW w:w="3622" w:type="dxa"/>
            <w:shd w:val="clear" w:color="auto" w:fill="auto"/>
            <w:vAlign w:val="bottom"/>
          </w:tcPr>
          <w:p w14:paraId="71B9E27D" w14:textId="77777777" w:rsidR="004C4442" w:rsidRPr="00515546" w:rsidRDefault="004C4442" w:rsidP="00522C6C">
            <w:pPr>
              <w:spacing w:after="0"/>
              <w:rPr>
                <w:szCs w:val="22"/>
              </w:rPr>
            </w:pPr>
            <w:r w:rsidRPr="00515546">
              <w:rPr>
                <w:b/>
                <w:szCs w:val="22"/>
              </w:rPr>
              <w:t>Change history:</w:t>
            </w:r>
          </w:p>
        </w:tc>
        <w:tc>
          <w:tcPr>
            <w:tcW w:w="2869" w:type="dxa"/>
            <w:shd w:val="clear" w:color="auto" w:fill="auto"/>
            <w:vAlign w:val="bottom"/>
          </w:tcPr>
          <w:p w14:paraId="0332C1D6" w14:textId="77777777" w:rsidR="004C4442" w:rsidRPr="00515546" w:rsidRDefault="004C4442" w:rsidP="00522C6C">
            <w:pPr>
              <w:spacing w:after="0"/>
              <w:rPr>
                <w:b/>
                <w:szCs w:val="22"/>
              </w:rPr>
            </w:pPr>
            <w:r w:rsidRPr="00515546">
              <w:rPr>
                <w:b/>
                <w:szCs w:val="22"/>
              </w:rPr>
              <w:t>Review due date:</w:t>
            </w:r>
          </w:p>
        </w:tc>
      </w:tr>
      <w:tr w:rsidR="004C4442" w:rsidRPr="00515546" w14:paraId="519DD7DB" w14:textId="77777777" w:rsidTr="00515546">
        <w:trPr>
          <w:trHeight w:val="20"/>
        </w:trPr>
        <w:tc>
          <w:tcPr>
            <w:tcW w:w="2139" w:type="dxa"/>
            <w:shd w:val="clear" w:color="auto" w:fill="auto"/>
            <w:vAlign w:val="bottom"/>
          </w:tcPr>
          <w:p w14:paraId="18FBDAE2" w14:textId="77777777" w:rsidR="004C4442" w:rsidRPr="00515546" w:rsidRDefault="004C4442" w:rsidP="00522C6C">
            <w:pPr>
              <w:spacing w:after="0"/>
              <w:rPr>
                <w:szCs w:val="22"/>
              </w:rPr>
            </w:pPr>
            <w:r w:rsidRPr="00515546">
              <w:rPr>
                <w:szCs w:val="22"/>
              </w:rPr>
              <w:t>1.0</w:t>
            </w:r>
          </w:p>
        </w:tc>
        <w:tc>
          <w:tcPr>
            <w:tcW w:w="3622" w:type="dxa"/>
            <w:shd w:val="clear" w:color="auto" w:fill="auto"/>
            <w:vAlign w:val="bottom"/>
          </w:tcPr>
          <w:p w14:paraId="1108DB08" w14:textId="77777777" w:rsidR="004C4442" w:rsidRPr="00515546" w:rsidRDefault="004C4442" w:rsidP="00522C6C">
            <w:pPr>
              <w:spacing w:after="0"/>
              <w:rPr>
                <w:szCs w:val="22"/>
              </w:rPr>
            </w:pPr>
            <w:r w:rsidRPr="00515546">
              <w:rPr>
                <w:szCs w:val="22"/>
              </w:rPr>
              <w:t>New document</w:t>
            </w:r>
          </w:p>
        </w:tc>
        <w:tc>
          <w:tcPr>
            <w:tcW w:w="2869" w:type="dxa"/>
            <w:shd w:val="clear" w:color="auto" w:fill="auto"/>
            <w:vAlign w:val="bottom"/>
          </w:tcPr>
          <w:p w14:paraId="1BC78DF6" w14:textId="77777777" w:rsidR="004C4442" w:rsidRPr="00515546" w:rsidRDefault="004C4442" w:rsidP="00522C6C">
            <w:pPr>
              <w:spacing w:after="0"/>
              <w:rPr>
                <w:szCs w:val="22"/>
              </w:rPr>
            </w:pPr>
          </w:p>
        </w:tc>
      </w:tr>
      <w:tr w:rsidR="005638D0" w:rsidRPr="00515546" w14:paraId="7CD9520A" w14:textId="77777777" w:rsidTr="00515546">
        <w:trPr>
          <w:trHeight w:val="20"/>
        </w:trPr>
        <w:tc>
          <w:tcPr>
            <w:tcW w:w="2139" w:type="dxa"/>
            <w:shd w:val="clear" w:color="auto" w:fill="auto"/>
            <w:vAlign w:val="bottom"/>
          </w:tcPr>
          <w:p w14:paraId="2F6EBCF5" w14:textId="77777777" w:rsidR="005638D0" w:rsidRPr="00515546" w:rsidRDefault="005638D0" w:rsidP="005638D0">
            <w:pPr>
              <w:spacing w:after="0"/>
              <w:rPr>
                <w:szCs w:val="22"/>
              </w:rPr>
            </w:pPr>
            <w:r w:rsidRPr="00515546">
              <w:rPr>
                <w:szCs w:val="22"/>
              </w:rPr>
              <w:t>Review Comments (</w:t>
            </w:r>
            <w:r w:rsidRPr="00515546">
              <w:rPr>
                <w:i/>
                <w:szCs w:val="22"/>
              </w:rPr>
              <w:t>if applicable)</w:t>
            </w:r>
          </w:p>
        </w:tc>
        <w:tc>
          <w:tcPr>
            <w:tcW w:w="3622" w:type="dxa"/>
            <w:shd w:val="clear" w:color="auto" w:fill="auto"/>
            <w:vAlign w:val="bottom"/>
          </w:tcPr>
          <w:p w14:paraId="4653D906" w14:textId="77777777" w:rsidR="005638D0" w:rsidRPr="00515546" w:rsidRDefault="005638D0" w:rsidP="005638D0">
            <w:pPr>
              <w:spacing w:after="0"/>
              <w:rPr>
                <w:szCs w:val="22"/>
              </w:rPr>
            </w:pPr>
          </w:p>
        </w:tc>
        <w:tc>
          <w:tcPr>
            <w:tcW w:w="2869" w:type="dxa"/>
            <w:shd w:val="clear" w:color="auto" w:fill="auto"/>
            <w:vAlign w:val="bottom"/>
          </w:tcPr>
          <w:p w14:paraId="19B982BD" w14:textId="77777777" w:rsidR="005638D0" w:rsidRPr="00515546" w:rsidRDefault="005638D0" w:rsidP="005638D0">
            <w:pPr>
              <w:spacing w:after="0"/>
              <w:rPr>
                <w:b/>
                <w:szCs w:val="22"/>
              </w:rPr>
            </w:pPr>
          </w:p>
        </w:tc>
      </w:tr>
    </w:tbl>
    <w:p w14:paraId="382D517B" w14:textId="77777777" w:rsidR="00975A60" w:rsidRPr="00CC3CF5" w:rsidRDefault="00975A60" w:rsidP="00975A60">
      <w:pPr>
        <w:rPr>
          <w:szCs w:val="22"/>
        </w:rPr>
      </w:pPr>
    </w:p>
    <w:sectPr w:rsidR="00975A60" w:rsidRPr="00CC3CF5" w:rsidSect="00D13825">
      <w:headerReference w:type="default" r:id="rId14"/>
      <w:footerReference w:type="even" r:id="rId15"/>
      <w:footerReference w:type="default" r:id="rId16"/>
      <w:headerReference w:type="first" r:id="rId17"/>
      <w:footerReference w:type="first" r:id="rId18"/>
      <w:pgSz w:w="12240" w:h="15840"/>
      <w:pgMar w:top="1440" w:right="1800" w:bottom="1440" w:left="1800" w:header="720" w:footer="720" w:gutter="0"/>
      <w:cols w:space="720"/>
      <w:noEndnote/>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B24FE4" w14:textId="77777777" w:rsidR="00D62341" w:rsidRDefault="00D62341" w:rsidP="00975A60">
      <w:pPr>
        <w:spacing w:after="0"/>
      </w:pPr>
      <w:r>
        <w:separator/>
      </w:r>
    </w:p>
  </w:endnote>
  <w:endnote w:type="continuationSeparator" w:id="0">
    <w:p w14:paraId="2ECC4E59" w14:textId="77777777" w:rsidR="00D62341" w:rsidRDefault="00D62341" w:rsidP="00975A60">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Lucida Grande">
    <w:altName w:val="Segoe UI"/>
    <w:charset w:val="00"/>
    <w:family w:val="swiss"/>
    <w:pitch w:val="variable"/>
    <w:sig w:usb0="E1000AEF"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F7ABF0" w14:textId="77777777" w:rsidR="005D1877" w:rsidRDefault="005D1877" w:rsidP="00975A60">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F8BB967" w14:textId="77777777" w:rsidR="005D1877" w:rsidRDefault="005D187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9EA313" w14:textId="77777777" w:rsidR="005D1877" w:rsidRPr="003A02A5" w:rsidRDefault="005D1877" w:rsidP="00975A60">
    <w:pPr>
      <w:pStyle w:val="Footer"/>
      <w:jc w:val="center"/>
    </w:pPr>
    <w:r w:rsidRPr="003A02A5">
      <w:rPr>
        <w:rStyle w:val="PageNumber"/>
      </w:rPr>
      <w:t xml:space="preserve">Page </w:t>
    </w:r>
    <w:r w:rsidRPr="003A02A5">
      <w:rPr>
        <w:rStyle w:val="PageNumber"/>
      </w:rPr>
      <w:fldChar w:fldCharType="begin"/>
    </w:r>
    <w:r w:rsidRPr="003A02A5">
      <w:rPr>
        <w:rStyle w:val="PageNumber"/>
      </w:rPr>
      <w:instrText xml:space="preserve"> PAGE </w:instrText>
    </w:r>
    <w:r w:rsidRPr="003A02A5">
      <w:rPr>
        <w:rStyle w:val="PageNumber"/>
      </w:rPr>
      <w:fldChar w:fldCharType="separate"/>
    </w:r>
    <w:r w:rsidR="00D80AD5">
      <w:rPr>
        <w:rStyle w:val="PageNumber"/>
        <w:noProof/>
      </w:rPr>
      <w:t>2</w:t>
    </w:r>
    <w:r w:rsidRPr="003A02A5">
      <w:rPr>
        <w:rStyle w:val="PageNumber"/>
      </w:rPr>
      <w:fldChar w:fldCharType="end"/>
    </w:r>
    <w:r w:rsidRPr="003A02A5">
      <w:rPr>
        <w:rStyle w:val="PageNumber"/>
      </w:rPr>
      <w:t xml:space="preserve"> of </w:t>
    </w:r>
    <w:r w:rsidRPr="003A02A5">
      <w:rPr>
        <w:rStyle w:val="PageNumber"/>
      </w:rPr>
      <w:fldChar w:fldCharType="begin"/>
    </w:r>
    <w:r w:rsidRPr="003A02A5">
      <w:rPr>
        <w:rStyle w:val="PageNumber"/>
      </w:rPr>
      <w:instrText xml:space="preserve"> NUMPAGES </w:instrText>
    </w:r>
    <w:r w:rsidRPr="003A02A5">
      <w:rPr>
        <w:rStyle w:val="PageNumber"/>
      </w:rPr>
      <w:fldChar w:fldCharType="separate"/>
    </w:r>
    <w:r w:rsidR="00D80AD5">
      <w:rPr>
        <w:rStyle w:val="PageNumber"/>
        <w:noProof/>
      </w:rPr>
      <w:t>7</w:t>
    </w:r>
    <w:r w:rsidRPr="003A02A5">
      <w:rPr>
        <w:rStyle w:val="PageNumber"/>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E599A9" w14:textId="77777777" w:rsidR="00D13825" w:rsidRDefault="00D13825" w:rsidP="00D13825">
    <w:pPr>
      <w:pStyle w:val="Footer"/>
      <w:jc w:val="center"/>
    </w:pPr>
    <w:r w:rsidRPr="003A02A5">
      <w:rPr>
        <w:rStyle w:val="PageNumber"/>
      </w:rPr>
      <w:t xml:space="preserve">Page </w:t>
    </w:r>
    <w:r w:rsidRPr="003A02A5">
      <w:rPr>
        <w:rStyle w:val="PageNumber"/>
      </w:rPr>
      <w:fldChar w:fldCharType="begin"/>
    </w:r>
    <w:r w:rsidRPr="003A02A5">
      <w:rPr>
        <w:rStyle w:val="PageNumber"/>
      </w:rPr>
      <w:instrText xml:space="preserve"> PAGE </w:instrText>
    </w:r>
    <w:r w:rsidRPr="003A02A5">
      <w:rPr>
        <w:rStyle w:val="PageNumber"/>
      </w:rPr>
      <w:fldChar w:fldCharType="separate"/>
    </w:r>
    <w:r w:rsidR="00D80AD5">
      <w:rPr>
        <w:rStyle w:val="PageNumber"/>
        <w:noProof/>
      </w:rPr>
      <w:t>1</w:t>
    </w:r>
    <w:r w:rsidRPr="003A02A5">
      <w:rPr>
        <w:rStyle w:val="PageNumber"/>
      </w:rPr>
      <w:fldChar w:fldCharType="end"/>
    </w:r>
    <w:r w:rsidRPr="003A02A5">
      <w:rPr>
        <w:rStyle w:val="PageNumber"/>
      </w:rPr>
      <w:t xml:space="preserve"> of </w:t>
    </w:r>
    <w:r w:rsidRPr="003A02A5">
      <w:rPr>
        <w:rStyle w:val="PageNumber"/>
      </w:rPr>
      <w:fldChar w:fldCharType="begin"/>
    </w:r>
    <w:r w:rsidRPr="003A02A5">
      <w:rPr>
        <w:rStyle w:val="PageNumber"/>
      </w:rPr>
      <w:instrText xml:space="preserve"> NUMPAGES </w:instrText>
    </w:r>
    <w:r w:rsidRPr="003A02A5">
      <w:rPr>
        <w:rStyle w:val="PageNumber"/>
      </w:rPr>
      <w:fldChar w:fldCharType="separate"/>
    </w:r>
    <w:r w:rsidR="00D80AD5">
      <w:rPr>
        <w:rStyle w:val="PageNumber"/>
        <w:noProof/>
      </w:rPr>
      <w:t>7</w:t>
    </w:r>
    <w:r w:rsidRPr="003A02A5">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46F5A4" w14:textId="77777777" w:rsidR="00D62341" w:rsidRDefault="00D62341" w:rsidP="00975A60">
      <w:pPr>
        <w:spacing w:after="0"/>
      </w:pPr>
      <w:r>
        <w:separator/>
      </w:r>
    </w:p>
  </w:footnote>
  <w:footnote w:type="continuationSeparator" w:id="0">
    <w:p w14:paraId="620DEC7A" w14:textId="77777777" w:rsidR="00D62341" w:rsidRDefault="00D62341" w:rsidP="00975A60">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54C0F5" w14:textId="632FF098" w:rsidR="00D13825" w:rsidRPr="00F87812" w:rsidRDefault="00D13825" w:rsidP="00D13825">
    <w:pPr>
      <w:pStyle w:val="Header"/>
    </w:pPr>
    <w:r w:rsidRPr="00F87812">
      <w:t>Identification code: MeG-CLS-</w:t>
    </w:r>
    <w:r w:rsidR="00DF63BC">
      <w:t>081</w:t>
    </w:r>
    <w:r w:rsidRPr="00F87812">
      <w:tab/>
    </w:r>
  </w:p>
  <w:p w14:paraId="747B4E84" w14:textId="601EFAE4" w:rsidR="005D1877" w:rsidRPr="0095050B" w:rsidRDefault="00D13825" w:rsidP="00D13825">
    <w:pPr>
      <w:pStyle w:val="Header"/>
    </w:pPr>
    <w:r w:rsidRPr="0095050B">
      <w:t>Version: 1.0 –</w:t>
    </w:r>
    <w:r w:rsidR="00A858D5">
      <w:t xml:space="preserve"> 11 February 2020</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80C96B" w14:textId="77777777" w:rsidR="00D13825" w:rsidRDefault="00D13825" w:rsidP="00D13825">
    <w:pPr>
      <w:pStyle w:val="Header"/>
      <w:ind w:firstLine="2880"/>
      <w:rPr>
        <w:rFonts w:cs="Arial"/>
        <w:b/>
      </w:rPr>
    </w:pPr>
    <w:r>
      <w:rPr>
        <w:rFonts w:cs="Arial"/>
        <w:b/>
        <w:noProof/>
      </w:rPr>
      <w:drawing>
        <wp:anchor distT="0" distB="0" distL="114300" distR="114300" simplePos="0" relativeHeight="251660288" behindDoc="1" locked="0" layoutInCell="1" allowOverlap="1" wp14:anchorId="15688509" wp14:editId="65C45C3F">
          <wp:simplePos x="0" y="0"/>
          <wp:positionH relativeFrom="margin">
            <wp:posOffset>-247650</wp:posOffset>
          </wp:positionH>
          <wp:positionV relativeFrom="paragraph">
            <wp:posOffset>-295275</wp:posOffset>
          </wp:positionV>
          <wp:extent cx="2253812" cy="89535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RC Logo 2018.jpg"/>
                  <pic:cNvPicPr/>
                </pic:nvPicPr>
                <pic:blipFill>
                  <a:blip r:embed="rId1">
                    <a:extLst>
                      <a:ext uri="{28A0092B-C50C-407E-A947-70E740481C1C}">
                        <a14:useLocalDpi xmlns:a14="http://schemas.microsoft.com/office/drawing/2010/main" val="0"/>
                      </a:ext>
                    </a:extLst>
                  </a:blip>
                  <a:stretch>
                    <a:fillRect/>
                  </a:stretch>
                </pic:blipFill>
                <pic:spPr>
                  <a:xfrm>
                    <a:off x="0" y="0"/>
                    <a:ext cx="2253812" cy="895350"/>
                  </a:xfrm>
                  <a:prstGeom prst="rect">
                    <a:avLst/>
                  </a:prstGeom>
                </pic:spPr>
              </pic:pic>
            </a:graphicData>
          </a:graphic>
          <wp14:sizeRelH relativeFrom="page">
            <wp14:pctWidth>0</wp14:pctWidth>
          </wp14:sizeRelH>
          <wp14:sizeRelV relativeFrom="page">
            <wp14:pctHeight>0</wp14:pctHeight>
          </wp14:sizeRelV>
        </wp:anchor>
      </w:drawing>
    </w:r>
  </w:p>
  <w:p w14:paraId="06BBC8D8" w14:textId="77777777" w:rsidR="00D13825" w:rsidRDefault="00D13825" w:rsidP="00D13825">
    <w:pPr>
      <w:pStyle w:val="Header"/>
      <w:ind w:firstLine="2880"/>
      <w:rPr>
        <w:rFonts w:cs="Arial"/>
        <w:b/>
      </w:rPr>
    </w:pPr>
    <w:r w:rsidRPr="003C0800">
      <w:rPr>
        <w:rFonts w:cs="Arial"/>
        <w:b/>
      </w:rPr>
      <w:t>MRC</w:t>
    </w:r>
    <w:r>
      <w:rPr>
        <w:rFonts w:cs="Arial"/>
        <w:b/>
      </w:rPr>
      <w:t>G@LSHTM</w:t>
    </w:r>
    <w:r w:rsidRPr="003C0800">
      <w:rPr>
        <w:rFonts w:cs="Arial"/>
        <w:b/>
      </w:rPr>
      <w:t xml:space="preserve"> Clinical Guideline</w:t>
    </w:r>
  </w:p>
  <w:p w14:paraId="6D14B812" w14:textId="77777777" w:rsidR="00D13825" w:rsidRPr="003C0800" w:rsidRDefault="00D13825" w:rsidP="00D13825">
    <w:pPr>
      <w:pStyle w:val="Header"/>
      <w:ind w:firstLine="2880"/>
      <w:rPr>
        <w:rFonts w:cs="Arial"/>
        <w:b/>
      </w:rPr>
    </w:pPr>
  </w:p>
  <w:p w14:paraId="4EE66DD2" w14:textId="746AFC92" w:rsidR="00D13825" w:rsidRPr="00F87812" w:rsidRDefault="00D13825" w:rsidP="00D13825">
    <w:pPr>
      <w:pStyle w:val="Header"/>
    </w:pPr>
    <w:r w:rsidRPr="00F87812">
      <w:t>Identification code: MeG-CLS-</w:t>
    </w:r>
    <w:r w:rsidR="00DF63BC">
      <w:t>081</w:t>
    </w:r>
    <w:r w:rsidRPr="00F87812">
      <w:tab/>
    </w:r>
  </w:p>
  <w:p w14:paraId="790FDEB0" w14:textId="2AC46E23" w:rsidR="00D13825" w:rsidRPr="00F87812" w:rsidRDefault="00D13825" w:rsidP="00D13825">
    <w:pPr>
      <w:pStyle w:val="Header"/>
    </w:pPr>
    <w:r w:rsidRPr="00F87812">
      <w:t xml:space="preserve">Version: </w:t>
    </w:r>
    <w:r w:rsidRPr="0095050B">
      <w:t xml:space="preserve">1.0 – </w:t>
    </w:r>
    <w:r w:rsidR="00A858D5">
      <w:t>11 February 2020</w:t>
    </w:r>
  </w:p>
  <w:p w14:paraId="70DEF820" w14:textId="77777777" w:rsidR="00D13825" w:rsidRDefault="00D1382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03401BAC"/>
    <w:lvl w:ilvl="0">
      <w:start w:val="1"/>
      <w:numFmt w:val="decimal"/>
      <w:lvlText w:val="%1."/>
      <w:lvlJc w:val="left"/>
      <w:pPr>
        <w:tabs>
          <w:tab w:val="num" w:pos="1492"/>
        </w:tabs>
        <w:ind w:left="1492" w:hanging="360"/>
      </w:pPr>
    </w:lvl>
  </w:abstractNum>
  <w:abstractNum w:abstractNumId="1" w15:restartNumberingAfterBreak="0">
    <w:nsid w:val="FFFFFF7F"/>
    <w:multiLevelType w:val="singleLevel"/>
    <w:tmpl w:val="B868275A"/>
    <w:lvl w:ilvl="0">
      <w:start w:val="1"/>
      <w:numFmt w:val="decimal"/>
      <w:lvlText w:val="%1."/>
      <w:lvlJc w:val="left"/>
      <w:pPr>
        <w:tabs>
          <w:tab w:val="num" w:pos="643"/>
        </w:tabs>
        <w:ind w:left="643" w:hanging="360"/>
      </w:pPr>
    </w:lvl>
  </w:abstractNum>
  <w:abstractNum w:abstractNumId="2" w15:restartNumberingAfterBreak="0">
    <w:nsid w:val="00353087"/>
    <w:multiLevelType w:val="hybridMultilevel"/>
    <w:tmpl w:val="B6AED0F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7A212AA"/>
    <w:multiLevelType w:val="hybridMultilevel"/>
    <w:tmpl w:val="F9B2D62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0F52731"/>
    <w:multiLevelType w:val="hybridMultilevel"/>
    <w:tmpl w:val="7B2A7396"/>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24EB7867"/>
    <w:multiLevelType w:val="hybridMultilevel"/>
    <w:tmpl w:val="A4FCD632"/>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6" w15:restartNumberingAfterBreak="0">
    <w:nsid w:val="267C216F"/>
    <w:multiLevelType w:val="hybridMultilevel"/>
    <w:tmpl w:val="CDC222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E02411D"/>
    <w:multiLevelType w:val="hybridMultilevel"/>
    <w:tmpl w:val="849A8C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FF63667"/>
    <w:multiLevelType w:val="hybridMultilevel"/>
    <w:tmpl w:val="875A16E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3C41A64"/>
    <w:multiLevelType w:val="hybridMultilevel"/>
    <w:tmpl w:val="AD3EAD5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9022F25"/>
    <w:multiLevelType w:val="hybridMultilevel"/>
    <w:tmpl w:val="CA9409F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1" w15:restartNumberingAfterBreak="0">
    <w:nsid w:val="3B8B0916"/>
    <w:multiLevelType w:val="hybridMultilevel"/>
    <w:tmpl w:val="9A7AE5D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BA144FF"/>
    <w:multiLevelType w:val="hybridMultilevel"/>
    <w:tmpl w:val="407E87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E404BD4"/>
    <w:multiLevelType w:val="hybridMultilevel"/>
    <w:tmpl w:val="AE72C1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514630D"/>
    <w:multiLevelType w:val="hybridMultilevel"/>
    <w:tmpl w:val="753863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8871E75"/>
    <w:multiLevelType w:val="hybridMultilevel"/>
    <w:tmpl w:val="6B1C6E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894278C"/>
    <w:multiLevelType w:val="hybridMultilevel"/>
    <w:tmpl w:val="B310094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99B0CF2"/>
    <w:multiLevelType w:val="hybridMultilevel"/>
    <w:tmpl w:val="ADDE943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ABC4387"/>
    <w:multiLevelType w:val="hybridMultilevel"/>
    <w:tmpl w:val="4CCE0D82"/>
    <w:lvl w:ilvl="0" w:tplc="08090001">
      <w:start w:val="1"/>
      <w:numFmt w:val="bullet"/>
      <w:lvlText w:val=""/>
      <w:lvlJc w:val="left"/>
      <w:pPr>
        <w:ind w:left="720" w:hanging="360"/>
      </w:pPr>
      <w:rPr>
        <w:rFonts w:ascii="Symbol" w:hAnsi="Symbol" w:hint="default"/>
      </w:rPr>
    </w:lvl>
    <w:lvl w:ilvl="1" w:tplc="91DE9384">
      <w:start w:val="1"/>
      <w:numFmt w:val="bullet"/>
      <w:lvlText w:val="o"/>
      <w:lvlJc w:val="left"/>
      <w:pPr>
        <w:ind w:left="1353" w:hanging="360"/>
      </w:pPr>
      <w:rPr>
        <w:rFonts w:ascii="Courier New" w:hAnsi="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13D4E37"/>
    <w:multiLevelType w:val="hybridMultilevel"/>
    <w:tmpl w:val="66D0AC3A"/>
    <w:lvl w:ilvl="0" w:tplc="A0FEB37C">
      <w:numFmt w:val="bullet"/>
      <w:lvlText w:val="•"/>
      <w:lvlJc w:val="left"/>
      <w:pPr>
        <w:ind w:left="1080" w:hanging="720"/>
      </w:pPr>
      <w:rPr>
        <w:rFonts w:ascii="Arial" w:eastAsia="MS Mincho"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9EF6AE6"/>
    <w:multiLevelType w:val="hybridMultilevel"/>
    <w:tmpl w:val="72AA595E"/>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21" w15:restartNumberingAfterBreak="0">
    <w:nsid w:val="646662A1"/>
    <w:multiLevelType w:val="hybridMultilevel"/>
    <w:tmpl w:val="EE6C47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4764D9C"/>
    <w:multiLevelType w:val="hybridMultilevel"/>
    <w:tmpl w:val="5764FA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5360F1F"/>
    <w:multiLevelType w:val="hybridMultilevel"/>
    <w:tmpl w:val="70B08C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5605712"/>
    <w:multiLevelType w:val="hybridMultilevel"/>
    <w:tmpl w:val="1DD251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5FF43D4"/>
    <w:multiLevelType w:val="hybridMultilevel"/>
    <w:tmpl w:val="79B48CEA"/>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6" w15:restartNumberingAfterBreak="0">
    <w:nsid w:val="66983098"/>
    <w:multiLevelType w:val="hybridMultilevel"/>
    <w:tmpl w:val="C550139E"/>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7" w15:restartNumberingAfterBreak="0">
    <w:nsid w:val="6F0A20B6"/>
    <w:multiLevelType w:val="hybridMultilevel"/>
    <w:tmpl w:val="2F3A4AD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17E42C5"/>
    <w:multiLevelType w:val="hybridMultilevel"/>
    <w:tmpl w:val="832CA278"/>
    <w:lvl w:ilvl="0" w:tplc="08090001">
      <w:start w:val="1"/>
      <w:numFmt w:val="bullet"/>
      <w:lvlText w:val=""/>
      <w:lvlJc w:val="left"/>
      <w:pPr>
        <w:ind w:left="780" w:hanging="360"/>
      </w:pPr>
      <w:rPr>
        <w:rFonts w:ascii="Symbol" w:hAnsi="Symbol" w:hint="default"/>
      </w:rPr>
    </w:lvl>
    <w:lvl w:ilvl="1" w:tplc="08090003" w:tentative="1">
      <w:start w:val="1"/>
      <w:numFmt w:val="bullet"/>
      <w:lvlText w:val="o"/>
      <w:lvlJc w:val="left"/>
      <w:pPr>
        <w:ind w:left="1500" w:hanging="360"/>
      </w:pPr>
      <w:rPr>
        <w:rFonts w:ascii="Courier New" w:hAnsi="Courier New" w:cs="Courier New" w:hint="default"/>
      </w:rPr>
    </w:lvl>
    <w:lvl w:ilvl="2" w:tplc="08090005" w:tentative="1">
      <w:start w:val="1"/>
      <w:numFmt w:val="bullet"/>
      <w:lvlText w:val=""/>
      <w:lvlJc w:val="left"/>
      <w:pPr>
        <w:ind w:left="2220" w:hanging="360"/>
      </w:pPr>
      <w:rPr>
        <w:rFonts w:ascii="Wingdings" w:hAnsi="Wingdings" w:hint="default"/>
      </w:rPr>
    </w:lvl>
    <w:lvl w:ilvl="3" w:tplc="08090001" w:tentative="1">
      <w:start w:val="1"/>
      <w:numFmt w:val="bullet"/>
      <w:lvlText w:val=""/>
      <w:lvlJc w:val="left"/>
      <w:pPr>
        <w:ind w:left="2940" w:hanging="360"/>
      </w:pPr>
      <w:rPr>
        <w:rFonts w:ascii="Symbol" w:hAnsi="Symbol" w:hint="default"/>
      </w:rPr>
    </w:lvl>
    <w:lvl w:ilvl="4" w:tplc="08090003" w:tentative="1">
      <w:start w:val="1"/>
      <w:numFmt w:val="bullet"/>
      <w:lvlText w:val="o"/>
      <w:lvlJc w:val="left"/>
      <w:pPr>
        <w:ind w:left="3660" w:hanging="360"/>
      </w:pPr>
      <w:rPr>
        <w:rFonts w:ascii="Courier New" w:hAnsi="Courier New" w:cs="Courier New" w:hint="default"/>
      </w:rPr>
    </w:lvl>
    <w:lvl w:ilvl="5" w:tplc="08090005" w:tentative="1">
      <w:start w:val="1"/>
      <w:numFmt w:val="bullet"/>
      <w:lvlText w:val=""/>
      <w:lvlJc w:val="left"/>
      <w:pPr>
        <w:ind w:left="4380" w:hanging="360"/>
      </w:pPr>
      <w:rPr>
        <w:rFonts w:ascii="Wingdings" w:hAnsi="Wingdings" w:hint="default"/>
      </w:rPr>
    </w:lvl>
    <w:lvl w:ilvl="6" w:tplc="08090001" w:tentative="1">
      <w:start w:val="1"/>
      <w:numFmt w:val="bullet"/>
      <w:lvlText w:val=""/>
      <w:lvlJc w:val="left"/>
      <w:pPr>
        <w:ind w:left="5100" w:hanging="360"/>
      </w:pPr>
      <w:rPr>
        <w:rFonts w:ascii="Symbol" w:hAnsi="Symbol" w:hint="default"/>
      </w:rPr>
    </w:lvl>
    <w:lvl w:ilvl="7" w:tplc="08090003" w:tentative="1">
      <w:start w:val="1"/>
      <w:numFmt w:val="bullet"/>
      <w:lvlText w:val="o"/>
      <w:lvlJc w:val="left"/>
      <w:pPr>
        <w:ind w:left="5820" w:hanging="360"/>
      </w:pPr>
      <w:rPr>
        <w:rFonts w:ascii="Courier New" w:hAnsi="Courier New" w:cs="Courier New" w:hint="default"/>
      </w:rPr>
    </w:lvl>
    <w:lvl w:ilvl="8" w:tplc="08090005" w:tentative="1">
      <w:start w:val="1"/>
      <w:numFmt w:val="bullet"/>
      <w:lvlText w:val=""/>
      <w:lvlJc w:val="left"/>
      <w:pPr>
        <w:ind w:left="6540" w:hanging="360"/>
      </w:pPr>
      <w:rPr>
        <w:rFonts w:ascii="Wingdings" w:hAnsi="Wingdings" w:hint="default"/>
      </w:rPr>
    </w:lvl>
  </w:abstractNum>
  <w:abstractNum w:abstractNumId="29" w15:restartNumberingAfterBreak="0">
    <w:nsid w:val="728402B0"/>
    <w:multiLevelType w:val="hybridMultilevel"/>
    <w:tmpl w:val="84A663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7ACA7371"/>
    <w:multiLevelType w:val="hybridMultilevel"/>
    <w:tmpl w:val="FCD88E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7D5B5495"/>
    <w:multiLevelType w:val="hybridMultilevel"/>
    <w:tmpl w:val="2A7891F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DBF6274"/>
    <w:multiLevelType w:val="hybridMultilevel"/>
    <w:tmpl w:val="5AE8FF9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6"/>
  </w:num>
  <w:num w:numId="2">
    <w:abstractNumId w:val="23"/>
  </w:num>
  <w:num w:numId="3">
    <w:abstractNumId w:val="11"/>
  </w:num>
  <w:num w:numId="4">
    <w:abstractNumId w:val="1"/>
  </w:num>
  <w:num w:numId="5">
    <w:abstractNumId w:val="0"/>
  </w:num>
  <w:num w:numId="6">
    <w:abstractNumId w:val="4"/>
  </w:num>
  <w:num w:numId="7">
    <w:abstractNumId w:val="18"/>
  </w:num>
  <w:num w:numId="8">
    <w:abstractNumId w:val="2"/>
  </w:num>
  <w:num w:numId="9">
    <w:abstractNumId w:val="31"/>
  </w:num>
  <w:num w:numId="10">
    <w:abstractNumId w:val="3"/>
  </w:num>
  <w:num w:numId="11">
    <w:abstractNumId w:val="12"/>
  </w:num>
  <w:num w:numId="12">
    <w:abstractNumId w:val="22"/>
  </w:num>
  <w:num w:numId="13">
    <w:abstractNumId w:val="27"/>
  </w:num>
  <w:num w:numId="14">
    <w:abstractNumId w:val="25"/>
  </w:num>
  <w:num w:numId="15">
    <w:abstractNumId w:val="30"/>
  </w:num>
  <w:num w:numId="16">
    <w:abstractNumId w:val="14"/>
  </w:num>
  <w:num w:numId="17">
    <w:abstractNumId w:val="8"/>
  </w:num>
  <w:num w:numId="18">
    <w:abstractNumId w:val="26"/>
  </w:num>
  <w:num w:numId="19">
    <w:abstractNumId w:val="15"/>
  </w:num>
  <w:num w:numId="20">
    <w:abstractNumId w:val="29"/>
  </w:num>
  <w:num w:numId="21">
    <w:abstractNumId w:val="17"/>
  </w:num>
  <w:num w:numId="22">
    <w:abstractNumId w:val="10"/>
  </w:num>
  <w:num w:numId="23">
    <w:abstractNumId w:val="21"/>
  </w:num>
  <w:num w:numId="24">
    <w:abstractNumId w:val="24"/>
  </w:num>
  <w:num w:numId="25">
    <w:abstractNumId w:val="19"/>
  </w:num>
  <w:num w:numId="26">
    <w:abstractNumId w:val="13"/>
  </w:num>
  <w:num w:numId="27">
    <w:abstractNumId w:val="5"/>
  </w:num>
  <w:num w:numId="28">
    <w:abstractNumId w:val="28"/>
  </w:num>
  <w:num w:numId="29">
    <w:abstractNumId w:val="20"/>
  </w:num>
  <w:num w:numId="30">
    <w:abstractNumId w:val="9"/>
  </w:num>
  <w:num w:numId="31">
    <w:abstractNumId w:val="32"/>
  </w:num>
  <w:num w:numId="32">
    <w:abstractNumId w:val="6"/>
  </w:num>
  <w:num w:numId="3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GrammaticalErrors/>
  <w:activeWritingStyle w:appName="MSWord" w:lang="en-US" w:vendorID="64" w:dllVersion="6" w:nlCheck="1" w:checkStyle="1"/>
  <w:activeWritingStyle w:appName="MSWord" w:lang="en-US" w:vendorID="64" w:dllVersion="0" w:nlCheck="1" w:checkStyle="0"/>
  <w:activeWritingStyle w:appName="MSWord" w:lang="en-GB" w:vendorID="64" w:dllVersion="0" w:nlCheck="1" w:checkStyle="0"/>
  <w:proofState w:spelling="clean" w:grammar="clean"/>
  <w:attachedTemplate r:id="rId1"/>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DQ3NbcwMTYyMLIwsDRS0lEKTi0uzszPAykwrQUAk+0zzCwAAAA="/>
  </w:docVars>
  <w:rsids>
    <w:rsidRoot w:val="00CA36CC"/>
    <w:rsid w:val="000039D9"/>
    <w:rsid w:val="000213E8"/>
    <w:rsid w:val="000238D2"/>
    <w:rsid w:val="000313F7"/>
    <w:rsid w:val="00041661"/>
    <w:rsid w:val="00046CAD"/>
    <w:rsid w:val="00051677"/>
    <w:rsid w:val="0005534A"/>
    <w:rsid w:val="00056D13"/>
    <w:rsid w:val="00066DDE"/>
    <w:rsid w:val="0007147C"/>
    <w:rsid w:val="00076362"/>
    <w:rsid w:val="00077DF4"/>
    <w:rsid w:val="00081642"/>
    <w:rsid w:val="00081EB8"/>
    <w:rsid w:val="0009657D"/>
    <w:rsid w:val="000A010D"/>
    <w:rsid w:val="000D29DF"/>
    <w:rsid w:val="000D3D7B"/>
    <w:rsid w:val="000D551F"/>
    <w:rsid w:val="000E1D0F"/>
    <w:rsid w:val="000E34B3"/>
    <w:rsid w:val="00101B89"/>
    <w:rsid w:val="00112294"/>
    <w:rsid w:val="00114AAF"/>
    <w:rsid w:val="001170B9"/>
    <w:rsid w:val="001203AE"/>
    <w:rsid w:val="0013643F"/>
    <w:rsid w:val="00136DE7"/>
    <w:rsid w:val="00145A0A"/>
    <w:rsid w:val="00162AA7"/>
    <w:rsid w:val="00165316"/>
    <w:rsid w:val="00172239"/>
    <w:rsid w:val="00175153"/>
    <w:rsid w:val="001827C3"/>
    <w:rsid w:val="00191D7C"/>
    <w:rsid w:val="00192F7B"/>
    <w:rsid w:val="001A2A2C"/>
    <w:rsid w:val="001A38CA"/>
    <w:rsid w:val="001B392F"/>
    <w:rsid w:val="001B78E8"/>
    <w:rsid w:val="001C1450"/>
    <w:rsid w:val="001C1A3F"/>
    <w:rsid w:val="00212EC7"/>
    <w:rsid w:val="00214979"/>
    <w:rsid w:val="0021724B"/>
    <w:rsid w:val="002178E8"/>
    <w:rsid w:val="00223920"/>
    <w:rsid w:val="00226845"/>
    <w:rsid w:val="00232DEF"/>
    <w:rsid w:val="0023362A"/>
    <w:rsid w:val="00241C28"/>
    <w:rsid w:val="00244506"/>
    <w:rsid w:val="00247337"/>
    <w:rsid w:val="00252A11"/>
    <w:rsid w:val="0025618F"/>
    <w:rsid w:val="00260855"/>
    <w:rsid w:val="002627C0"/>
    <w:rsid w:val="00275DF9"/>
    <w:rsid w:val="00284CA6"/>
    <w:rsid w:val="00292BF5"/>
    <w:rsid w:val="0029357D"/>
    <w:rsid w:val="002A2856"/>
    <w:rsid w:val="002A6C97"/>
    <w:rsid w:val="002B40E0"/>
    <w:rsid w:val="002D2B32"/>
    <w:rsid w:val="002D6E72"/>
    <w:rsid w:val="002E2F83"/>
    <w:rsid w:val="002F5A76"/>
    <w:rsid w:val="003020A2"/>
    <w:rsid w:val="003038D3"/>
    <w:rsid w:val="0031430E"/>
    <w:rsid w:val="00317D57"/>
    <w:rsid w:val="003225CD"/>
    <w:rsid w:val="00327186"/>
    <w:rsid w:val="00332E09"/>
    <w:rsid w:val="0036183C"/>
    <w:rsid w:val="003A6DFC"/>
    <w:rsid w:val="003C0800"/>
    <w:rsid w:val="003C1733"/>
    <w:rsid w:val="003C5B01"/>
    <w:rsid w:val="003C71F3"/>
    <w:rsid w:val="003E5F9F"/>
    <w:rsid w:val="003F36BC"/>
    <w:rsid w:val="003F3F14"/>
    <w:rsid w:val="003F5646"/>
    <w:rsid w:val="003F6EC7"/>
    <w:rsid w:val="003F70CA"/>
    <w:rsid w:val="00404381"/>
    <w:rsid w:val="004210C3"/>
    <w:rsid w:val="004215A1"/>
    <w:rsid w:val="00421941"/>
    <w:rsid w:val="00442255"/>
    <w:rsid w:val="00447E23"/>
    <w:rsid w:val="00461B4B"/>
    <w:rsid w:val="004657FC"/>
    <w:rsid w:val="00481D68"/>
    <w:rsid w:val="0048760D"/>
    <w:rsid w:val="004925AC"/>
    <w:rsid w:val="004A25F0"/>
    <w:rsid w:val="004A4208"/>
    <w:rsid w:val="004A4C93"/>
    <w:rsid w:val="004C4442"/>
    <w:rsid w:val="004C5FCD"/>
    <w:rsid w:val="004C7641"/>
    <w:rsid w:val="004C784F"/>
    <w:rsid w:val="004D055A"/>
    <w:rsid w:val="004D65E6"/>
    <w:rsid w:val="004E4498"/>
    <w:rsid w:val="004E53B9"/>
    <w:rsid w:val="004E787F"/>
    <w:rsid w:val="005008C6"/>
    <w:rsid w:val="00504405"/>
    <w:rsid w:val="00512509"/>
    <w:rsid w:val="005151D8"/>
    <w:rsid w:val="00515546"/>
    <w:rsid w:val="00521197"/>
    <w:rsid w:val="00531C45"/>
    <w:rsid w:val="00532141"/>
    <w:rsid w:val="00533887"/>
    <w:rsid w:val="00540D98"/>
    <w:rsid w:val="0055529B"/>
    <w:rsid w:val="0055673E"/>
    <w:rsid w:val="005638D0"/>
    <w:rsid w:val="00566DEF"/>
    <w:rsid w:val="00570A28"/>
    <w:rsid w:val="00584E1E"/>
    <w:rsid w:val="00592311"/>
    <w:rsid w:val="005D1877"/>
    <w:rsid w:val="005E5DDF"/>
    <w:rsid w:val="005E66CA"/>
    <w:rsid w:val="005F4214"/>
    <w:rsid w:val="00607295"/>
    <w:rsid w:val="00614CAB"/>
    <w:rsid w:val="00633320"/>
    <w:rsid w:val="00635D86"/>
    <w:rsid w:val="00645316"/>
    <w:rsid w:val="00651657"/>
    <w:rsid w:val="006552F5"/>
    <w:rsid w:val="00657836"/>
    <w:rsid w:val="006665BC"/>
    <w:rsid w:val="00667EB2"/>
    <w:rsid w:val="0067687C"/>
    <w:rsid w:val="006824AC"/>
    <w:rsid w:val="00683D39"/>
    <w:rsid w:val="00685D47"/>
    <w:rsid w:val="00696359"/>
    <w:rsid w:val="006A3481"/>
    <w:rsid w:val="006A4A94"/>
    <w:rsid w:val="006D1B1A"/>
    <w:rsid w:val="006D63B2"/>
    <w:rsid w:val="006E06FB"/>
    <w:rsid w:val="006E7E54"/>
    <w:rsid w:val="007067BE"/>
    <w:rsid w:val="00711CA9"/>
    <w:rsid w:val="00720669"/>
    <w:rsid w:val="00733580"/>
    <w:rsid w:val="00740913"/>
    <w:rsid w:val="007508F7"/>
    <w:rsid w:val="00763740"/>
    <w:rsid w:val="00772E44"/>
    <w:rsid w:val="00781B49"/>
    <w:rsid w:val="007B26B1"/>
    <w:rsid w:val="007D313B"/>
    <w:rsid w:val="007D5F63"/>
    <w:rsid w:val="007D6B2B"/>
    <w:rsid w:val="00804D2A"/>
    <w:rsid w:val="008114A3"/>
    <w:rsid w:val="00813D37"/>
    <w:rsid w:val="00817A15"/>
    <w:rsid w:val="00841EB7"/>
    <w:rsid w:val="00853EAD"/>
    <w:rsid w:val="0085633E"/>
    <w:rsid w:val="00857027"/>
    <w:rsid w:val="00860F7F"/>
    <w:rsid w:val="0086343A"/>
    <w:rsid w:val="00865947"/>
    <w:rsid w:val="008A0550"/>
    <w:rsid w:val="008A2569"/>
    <w:rsid w:val="008B0E2C"/>
    <w:rsid w:val="008C0067"/>
    <w:rsid w:val="008C16DB"/>
    <w:rsid w:val="008D4A99"/>
    <w:rsid w:val="008E21F5"/>
    <w:rsid w:val="008F4077"/>
    <w:rsid w:val="00901C76"/>
    <w:rsid w:val="00912C24"/>
    <w:rsid w:val="009165E9"/>
    <w:rsid w:val="0092659B"/>
    <w:rsid w:val="009325A7"/>
    <w:rsid w:val="0095050B"/>
    <w:rsid w:val="0096565E"/>
    <w:rsid w:val="009700DA"/>
    <w:rsid w:val="009747D5"/>
    <w:rsid w:val="00975A60"/>
    <w:rsid w:val="009872DC"/>
    <w:rsid w:val="009956F9"/>
    <w:rsid w:val="009968EE"/>
    <w:rsid w:val="009A75E7"/>
    <w:rsid w:val="009B44BE"/>
    <w:rsid w:val="009C0200"/>
    <w:rsid w:val="009E7751"/>
    <w:rsid w:val="009F5B1B"/>
    <w:rsid w:val="00A03524"/>
    <w:rsid w:val="00A145F6"/>
    <w:rsid w:val="00A312D8"/>
    <w:rsid w:val="00A41080"/>
    <w:rsid w:val="00A57064"/>
    <w:rsid w:val="00A76828"/>
    <w:rsid w:val="00A77449"/>
    <w:rsid w:val="00A858D5"/>
    <w:rsid w:val="00A87374"/>
    <w:rsid w:val="00A876FC"/>
    <w:rsid w:val="00AC65F7"/>
    <w:rsid w:val="00AE69B0"/>
    <w:rsid w:val="00AF29E5"/>
    <w:rsid w:val="00B12941"/>
    <w:rsid w:val="00B12E5D"/>
    <w:rsid w:val="00B17C96"/>
    <w:rsid w:val="00B22C32"/>
    <w:rsid w:val="00B31AC4"/>
    <w:rsid w:val="00B40F1E"/>
    <w:rsid w:val="00B50285"/>
    <w:rsid w:val="00B55253"/>
    <w:rsid w:val="00B63357"/>
    <w:rsid w:val="00B67DC3"/>
    <w:rsid w:val="00B82549"/>
    <w:rsid w:val="00B844E8"/>
    <w:rsid w:val="00B86FC3"/>
    <w:rsid w:val="00BA03FE"/>
    <w:rsid w:val="00BA1C53"/>
    <w:rsid w:val="00BB6415"/>
    <w:rsid w:val="00BD08AB"/>
    <w:rsid w:val="00BF07CA"/>
    <w:rsid w:val="00BF505C"/>
    <w:rsid w:val="00C1132D"/>
    <w:rsid w:val="00C16AA9"/>
    <w:rsid w:val="00C33D65"/>
    <w:rsid w:val="00C36959"/>
    <w:rsid w:val="00C4676B"/>
    <w:rsid w:val="00C520E1"/>
    <w:rsid w:val="00C629A0"/>
    <w:rsid w:val="00C62F46"/>
    <w:rsid w:val="00C67021"/>
    <w:rsid w:val="00C67C34"/>
    <w:rsid w:val="00C72D3B"/>
    <w:rsid w:val="00C86AA6"/>
    <w:rsid w:val="00CA0842"/>
    <w:rsid w:val="00CA36CC"/>
    <w:rsid w:val="00CB0D8C"/>
    <w:rsid w:val="00CC085A"/>
    <w:rsid w:val="00CC3CF5"/>
    <w:rsid w:val="00CD4A1D"/>
    <w:rsid w:val="00CD4C24"/>
    <w:rsid w:val="00CE1211"/>
    <w:rsid w:val="00CF4C18"/>
    <w:rsid w:val="00CF5D61"/>
    <w:rsid w:val="00D002EC"/>
    <w:rsid w:val="00D03AB2"/>
    <w:rsid w:val="00D13825"/>
    <w:rsid w:val="00D268A3"/>
    <w:rsid w:val="00D27348"/>
    <w:rsid w:val="00D274A1"/>
    <w:rsid w:val="00D36F75"/>
    <w:rsid w:val="00D47A9D"/>
    <w:rsid w:val="00D62341"/>
    <w:rsid w:val="00D62D59"/>
    <w:rsid w:val="00D67855"/>
    <w:rsid w:val="00D80AD5"/>
    <w:rsid w:val="00D87DE6"/>
    <w:rsid w:val="00DA20ED"/>
    <w:rsid w:val="00DA4204"/>
    <w:rsid w:val="00DA4DA7"/>
    <w:rsid w:val="00DB21F1"/>
    <w:rsid w:val="00DB3006"/>
    <w:rsid w:val="00DB7DB0"/>
    <w:rsid w:val="00DC1CC5"/>
    <w:rsid w:val="00DC2ECD"/>
    <w:rsid w:val="00DC4BB9"/>
    <w:rsid w:val="00DC590C"/>
    <w:rsid w:val="00DC5DAC"/>
    <w:rsid w:val="00DE3D6D"/>
    <w:rsid w:val="00DE72B0"/>
    <w:rsid w:val="00DF345F"/>
    <w:rsid w:val="00DF63BC"/>
    <w:rsid w:val="00E035B2"/>
    <w:rsid w:val="00E146EF"/>
    <w:rsid w:val="00E162DA"/>
    <w:rsid w:val="00E276A1"/>
    <w:rsid w:val="00E277BF"/>
    <w:rsid w:val="00E3303A"/>
    <w:rsid w:val="00E35A04"/>
    <w:rsid w:val="00E442BF"/>
    <w:rsid w:val="00E551D9"/>
    <w:rsid w:val="00E74F6A"/>
    <w:rsid w:val="00EA1A93"/>
    <w:rsid w:val="00EB1004"/>
    <w:rsid w:val="00EC35C2"/>
    <w:rsid w:val="00EC6052"/>
    <w:rsid w:val="00EC7FD5"/>
    <w:rsid w:val="00ED5610"/>
    <w:rsid w:val="00EE21D0"/>
    <w:rsid w:val="00EE6833"/>
    <w:rsid w:val="00EE7710"/>
    <w:rsid w:val="00EF58E2"/>
    <w:rsid w:val="00EF5A08"/>
    <w:rsid w:val="00F03F25"/>
    <w:rsid w:val="00F25830"/>
    <w:rsid w:val="00F313E9"/>
    <w:rsid w:val="00F328E0"/>
    <w:rsid w:val="00F3675C"/>
    <w:rsid w:val="00F44877"/>
    <w:rsid w:val="00F457CB"/>
    <w:rsid w:val="00F53968"/>
    <w:rsid w:val="00F612FC"/>
    <w:rsid w:val="00F71F11"/>
    <w:rsid w:val="00F8154F"/>
    <w:rsid w:val="00F902D5"/>
    <w:rsid w:val="00F928A3"/>
    <w:rsid w:val="00F96A16"/>
    <w:rsid w:val="00FA703E"/>
    <w:rsid w:val="00FB66FA"/>
    <w:rsid w:val="00FD7339"/>
    <w:rsid w:val="00FE4B57"/>
    <w:rsid w:val="00FF2FA5"/>
    <w:rsid w:val="00FF4B8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538E507"/>
  <w15:docId w15:val="{2C6FB79C-0BF6-46E2-B1F0-C30C626416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ahoma" w:eastAsia="MS Mincho" w:hAnsi="Tahoma" w:cs="Arial"/>
        <w:lang w:val="en-GB" w:eastAsia="en-US" w:bidi="ar-SA"/>
      </w:rPr>
    </w:rPrDefault>
    <w:pPrDefault/>
  </w:docDefaults>
  <w:latentStyles w:defLockedState="0" w:defUIPriority="0" w:defSemiHidden="0" w:defUnhideWhenUsed="0" w:defQFormat="0" w:count="376">
    <w:lsdException w:name="heading 2" w:uiPriority="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F71F11"/>
    <w:pPr>
      <w:spacing w:after="120"/>
      <w:outlineLvl w:val="0"/>
    </w:pPr>
    <w:rPr>
      <w:rFonts w:ascii="Arial" w:hAnsi="Arial"/>
      <w:sz w:val="22"/>
      <w:szCs w:val="24"/>
      <w:lang w:val="en-US"/>
    </w:rPr>
  </w:style>
  <w:style w:type="paragraph" w:styleId="Heading1">
    <w:name w:val="heading 1"/>
    <w:basedOn w:val="Normal"/>
    <w:next w:val="Normal"/>
    <w:link w:val="Heading1Char"/>
    <w:uiPriority w:val="9"/>
    <w:qFormat/>
    <w:rsid w:val="00F71F11"/>
    <w:pPr>
      <w:spacing w:after="360"/>
    </w:pPr>
    <w:rPr>
      <w:rFonts w:cs="Times New Roman"/>
      <w:b/>
      <w:sz w:val="28"/>
      <w:szCs w:val="36"/>
    </w:rPr>
  </w:style>
  <w:style w:type="paragraph" w:styleId="Heading2">
    <w:name w:val="heading 2"/>
    <w:basedOn w:val="Normal"/>
    <w:next w:val="Normal"/>
    <w:link w:val="Heading2Char"/>
    <w:uiPriority w:val="9"/>
    <w:unhideWhenUsed/>
    <w:qFormat/>
    <w:rsid w:val="00F71F11"/>
    <w:pPr>
      <w:spacing w:before="120" w:after="240"/>
      <w:outlineLvl w:val="1"/>
    </w:pPr>
    <w:rPr>
      <w:rFonts w:cs="Times New Roman"/>
      <w:b/>
      <w:sz w:val="24"/>
      <w:szCs w:val="28"/>
    </w:rPr>
  </w:style>
  <w:style w:type="paragraph" w:styleId="Heading3">
    <w:name w:val="heading 3"/>
    <w:basedOn w:val="Normal"/>
    <w:next w:val="Normal"/>
    <w:link w:val="Heading3Char"/>
    <w:autoRedefine/>
    <w:rsid w:val="00F71F11"/>
    <w:pPr>
      <w:spacing w:before="120" w:after="180"/>
      <w:outlineLvl w:val="2"/>
    </w:pPr>
    <w:rPr>
      <w:rFonts w:eastAsia="Times New Roman" w:cs="Times New Roman"/>
      <w:b/>
      <w:bCs/>
      <w:szCs w:val="26"/>
      <w:u w:val="single"/>
    </w:rPr>
  </w:style>
  <w:style w:type="paragraph" w:styleId="Heading4">
    <w:name w:val="heading 4"/>
    <w:basedOn w:val="Normal"/>
    <w:next w:val="Normal"/>
    <w:link w:val="Heading4Char"/>
    <w:rsid w:val="001203AE"/>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F71F11"/>
    <w:rPr>
      <w:rFonts w:ascii="Arial" w:hAnsi="Arial" w:cs="Times New Roman"/>
      <w:b/>
      <w:sz w:val="28"/>
      <w:szCs w:val="36"/>
      <w:lang w:val="en-US"/>
    </w:rPr>
  </w:style>
  <w:style w:type="character" w:customStyle="1" w:styleId="Heading2Char">
    <w:name w:val="Heading 2 Char"/>
    <w:link w:val="Heading2"/>
    <w:uiPriority w:val="9"/>
    <w:rsid w:val="00F71F11"/>
    <w:rPr>
      <w:rFonts w:ascii="Arial" w:hAnsi="Arial" w:cs="Times New Roman"/>
      <w:b/>
      <w:sz w:val="24"/>
      <w:szCs w:val="28"/>
      <w:lang w:val="en-US"/>
    </w:rPr>
  </w:style>
  <w:style w:type="paragraph" w:styleId="BalloonText">
    <w:name w:val="Balloon Text"/>
    <w:basedOn w:val="Normal"/>
    <w:link w:val="BalloonTextChar"/>
    <w:uiPriority w:val="99"/>
    <w:semiHidden/>
    <w:unhideWhenUsed/>
    <w:rsid w:val="00EF2FB1"/>
    <w:rPr>
      <w:rFonts w:ascii="Lucida Grande" w:hAnsi="Lucida Grande" w:cs="Times New Roman"/>
      <w:sz w:val="18"/>
      <w:szCs w:val="18"/>
    </w:rPr>
  </w:style>
  <w:style w:type="character" w:customStyle="1" w:styleId="BalloonTextChar">
    <w:name w:val="Balloon Text Char"/>
    <w:link w:val="BalloonText"/>
    <w:uiPriority w:val="99"/>
    <w:semiHidden/>
    <w:rsid w:val="00EF2FB1"/>
    <w:rPr>
      <w:rFonts w:ascii="Lucida Grande" w:hAnsi="Lucida Grande" w:cs="Lucida Grande"/>
      <w:sz w:val="18"/>
      <w:szCs w:val="18"/>
    </w:rPr>
  </w:style>
  <w:style w:type="character" w:customStyle="1" w:styleId="Heading3Char">
    <w:name w:val="Heading 3 Char"/>
    <w:basedOn w:val="DefaultParagraphFont"/>
    <w:link w:val="Heading3"/>
    <w:rsid w:val="00F71F11"/>
    <w:rPr>
      <w:rFonts w:ascii="Arial" w:eastAsia="Times New Roman" w:hAnsi="Arial" w:cs="Times New Roman"/>
      <w:b/>
      <w:bCs/>
      <w:sz w:val="22"/>
      <w:szCs w:val="26"/>
      <w:u w:val="single"/>
      <w:lang w:val="en-US"/>
    </w:rPr>
  </w:style>
  <w:style w:type="table" w:styleId="TableGrid">
    <w:name w:val="Table Grid"/>
    <w:basedOn w:val="TableNormal"/>
    <w:uiPriority w:val="59"/>
    <w:rsid w:val="009D483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D483C"/>
    <w:pPr>
      <w:tabs>
        <w:tab w:val="center" w:pos="4320"/>
        <w:tab w:val="right" w:pos="8640"/>
      </w:tabs>
      <w:spacing w:after="0"/>
    </w:pPr>
    <w:rPr>
      <w:rFonts w:cs="Times New Roman"/>
      <w:sz w:val="20"/>
      <w:szCs w:val="20"/>
    </w:rPr>
  </w:style>
  <w:style w:type="character" w:customStyle="1" w:styleId="HeaderChar">
    <w:name w:val="Header Char"/>
    <w:link w:val="Header"/>
    <w:uiPriority w:val="99"/>
    <w:rsid w:val="009D483C"/>
    <w:rPr>
      <w:lang w:val="en-US"/>
    </w:rPr>
  </w:style>
  <w:style w:type="paragraph" w:styleId="Footer">
    <w:name w:val="footer"/>
    <w:basedOn w:val="Normal"/>
    <w:link w:val="FooterChar"/>
    <w:uiPriority w:val="99"/>
    <w:unhideWhenUsed/>
    <w:rsid w:val="009D483C"/>
    <w:pPr>
      <w:tabs>
        <w:tab w:val="center" w:pos="4320"/>
        <w:tab w:val="right" w:pos="8640"/>
      </w:tabs>
      <w:spacing w:after="0"/>
    </w:pPr>
    <w:rPr>
      <w:rFonts w:cs="Times New Roman"/>
      <w:sz w:val="20"/>
      <w:szCs w:val="20"/>
    </w:rPr>
  </w:style>
  <w:style w:type="character" w:customStyle="1" w:styleId="FooterChar">
    <w:name w:val="Footer Char"/>
    <w:link w:val="Footer"/>
    <w:uiPriority w:val="99"/>
    <w:rsid w:val="009D483C"/>
    <w:rPr>
      <w:lang w:val="en-US"/>
    </w:rPr>
  </w:style>
  <w:style w:type="character" w:styleId="PageNumber">
    <w:name w:val="page number"/>
    <w:uiPriority w:val="99"/>
    <w:semiHidden/>
    <w:unhideWhenUsed/>
    <w:rsid w:val="009D483C"/>
  </w:style>
  <w:style w:type="paragraph" w:styleId="ListParagraph">
    <w:name w:val="List Paragraph"/>
    <w:basedOn w:val="Normal"/>
    <w:rsid w:val="009956F9"/>
    <w:pPr>
      <w:ind w:left="720"/>
      <w:contextualSpacing/>
    </w:pPr>
  </w:style>
  <w:style w:type="paragraph" w:styleId="BodyTextIndent3">
    <w:name w:val="Body Text Indent 3"/>
    <w:basedOn w:val="Normal"/>
    <w:link w:val="BodyTextIndent3Char"/>
    <w:rsid w:val="00F71F11"/>
    <w:pPr>
      <w:ind w:left="283"/>
    </w:pPr>
    <w:rPr>
      <w:szCs w:val="16"/>
    </w:rPr>
  </w:style>
  <w:style w:type="character" w:customStyle="1" w:styleId="BodyTextIndent3Char">
    <w:name w:val="Body Text Indent 3 Char"/>
    <w:basedOn w:val="DefaultParagraphFont"/>
    <w:link w:val="BodyTextIndent3"/>
    <w:rsid w:val="00F71F11"/>
    <w:rPr>
      <w:rFonts w:ascii="Arial" w:hAnsi="Arial"/>
      <w:sz w:val="22"/>
      <w:szCs w:val="16"/>
      <w:lang w:val="en-US"/>
    </w:rPr>
  </w:style>
  <w:style w:type="character" w:customStyle="1" w:styleId="Heading4Char">
    <w:name w:val="Heading 4 Char"/>
    <w:basedOn w:val="DefaultParagraphFont"/>
    <w:link w:val="Heading4"/>
    <w:rsid w:val="001203AE"/>
    <w:rPr>
      <w:rFonts w:asciiTheme="majorHAnsi" w:eastAsiaTheme="majorEastAsia" w:hAnsiTheme="majorHAnsi" w:cstheme="majorBidi"/>
      <w:i/>
      <w:iCs/>
      <w:color w:val="365F91" w:themeColor="accent1" w:themeShade="BF"/>
      <w:sz w:val="22"/>
      <w:szCs w:val="24"/>
      <w:lang w:val="en-US"/>
    </w:rPr>
  </w:style>
  <w:style w:type="character" w:styleId="Hyperlink">
    <w:name w:val="Hyperlink"/>
    <w:basedOn w:val="DefaultParagraphFont"/>
    <w:uiPriority w:val="99"/>
    <w:rsid w:val="001203AE"/>
    <w:rPr>
      <w:color w:val="0000FF" w:themeColor="hyperlink"/>
      <w:u w:val="single"/>
    </w:rPr>
  </w:style>
  <w:style w:type="character" w:customStyle="1" w:styleId="UnresolvedMention1">
    <w:name w:val="Unresolved Mention1"/>
    <w:basedOn w:val="DefaultParagraphFont"/>
    <w:rsid w:val="001203AE"/>
    <w:rPr>
      <w:color w:val="605E5C"/>
      <w:shd w:val="clear" w:color="auto" w:fill="E1DFDD"/>
    </w:rPr>
  </w:style>
  <w:style w:type="paragraph" w:styleId="Bibliography">
    <w:name w:val="Bibliography"/>
    <w:basedOn w:val="Normal"/>
    <w:next w:val="Normal"/>
    <w:unhideWhenUsed/>
    <w:rsid w:val="00912C24"/>
    <w:pPr>
      <w:tabs>
        <w:tab w:val="left" w:pos="144"/>
      </w:tabs>
      <w:spacing w:after="240"/>
      <w:ind w:left="144" w:hanging="144"/>
    </w:pPr>
  </w:style>
  <w:style w:type="character" w:styleId="CommentReference">
    <w:name w:val="annotation reference"/>
    <w:basedOn w:val="DefaultParagraphFont"/>
    <w:semiHidden/>
    <w:unhideWhenUsed/>
    <w:rsid w:val="00720669"/>
    <w:rPr>
      <w:sz w:val="18"/>
      <w:szCs w:val="18"/>
    </w:rPr>
  </w:style>
  <w:style w:type="paragraph" w:styleId="CommentText">
    <w:name w:val="annotation text"/>
    <w:basedOn w:val="Normal"/>
    <w:link w:val="CommentTextChar"/>
    <w:semiHidden/>
    <w:unhideWhenUsed/>
    <w:rsid w:val="00720669"/>
    <w:rPr>
      <w:sz w:val="24"/>
    </w:rPr>
  </w:style>
  <w:style w:type="character" w:customStyle="1" w:styleId="CommentTextChar">
    <w:name w:val="Comment Text Char"/>
    <w:basedOn w:val="DefaultParagraphFont"/>
    <w:link w:val="CommentText"/>
    <w:semiHidden/>
    <w:rsid w:val="00720669"/>
    <w:rPr>
      <w:rFonts w:ascii="Arial" w:hAnsi="Arial"/>
      <w:sz w:val="24"/>
      <w:szCs w:val="24"/>
      <w:lang w:val="en-US"/>
    </w:rPr>
  </w:style>
  <w:style w:type="paragraph" w:styleId="CommentSubject">
    <w:name w:val="annotation subject"/>
    <w:basedOn w:val="CommentText"/>
    <w:next w:val="CommentText"/>
    <w:link w:val="CommentSubjectChar"/>
    <w:semiHidden/>
    <w:unhideWhenUsed/>
    <w:rsid w:val="00720669"/>
    <w:rPr>
      <w:b/>
      <w:bCs/>
      <w:sz w:val="20"/>
      <w:szCs w:val="20"/>
    </w:rPr>
  </w:style>
  <w:style w:type="character" w:customStyle="1" w:styleId="CommentSubjectChar">
    <w:name w:val="Comment Subject Char"/>
    <w:basedOn w:val="CommentTextChar"/>
    <w:link w:val="CommentSubject"/>
    <w:semiHidden/>
    <w:rsid w:val="00720669"/>
    <w:rPr>
      <w:rFonts w:ascii="Arial" w:hAnsi="Arial"/>
      <w:b/>
      <w:bCs/>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1.png"/><Relationship Id="rId18" Type="http://schemas.openxmlformats.org/officeDocument/2006/relationships/footer" Target="footer3.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hyperlink" Target="https://www.mdcalc.com/cha2ds2-vasc-score-atrial-fibrillation-stroke-risk" TargetMode="External"/><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footer" Target="footer1.xml"/><Relationship Id="rId10" Type="http://schemas.openxmlformats.org/officeDocument/2006/relationships/footnotes" Target="foot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eader" Target="header1.xml"/></Relationships>
</file>

<file path=word/_rels/header2.xml.rels><?xml version="1.0" encoding="UTF-8" standalone="yes"?>
<Relationships xmlns="http://schemas.openxmlformats.org/package/2006/relationships"><Relationship Id="rId1" Type="http://schemas.openxmlformats.org/officeDocument/2006/relationships/image" Target="media/image2.jp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forrest\Documents\Custom%20Office%20Templates\Clinical%20guideline%20template%202019a.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Visibility xmlns="6a164dda-3779-4169-b957-e287451f6523">Internal</Visibility>
  </documentManagement>
</p:properties>
</file>

<file path=customXml/item2.xml><?xml version="1.0" encoding="utf-8"?>
<?mso-contentType ?>
<SharedContentType xmlns="Microsoft.SharePoint.Taxonomy.ContentTypeSync" SourceId="8207403b-203c-4ed3-95cd-88a852189123" ContentTypeId="0x01" PreviousValue="false"/>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240ED2BA40BD93498FAFAF0083362B27" ma:contentTypeVersion="14" ma:contentTypeDescription="Create a new document." ma:contentTypeScope="" ma:versionID="64705adaebb114d3dd892168aec72874">
  <xsd:schema xmlns:xsd="http://www.w3.org/2001/XMLSchema" xmlns:xs="http://www.w3.org/2001/XMLSchema" xmlns:p="http://schemas.microsoft.com/office/2006/metadata/properties" xmlns:ns3="6a164dda-3779-4169-b957-e287451f6523" xmlns:ns4="3ab791a9-70f0-41e2-b447-35996c8828de" xmlns:ns5="dfa8c336-fa5f-4e99-89d8-e16ba3133c95" targetNamespace="http://schemas.microsoft.com/office/2006/metadata/properties" ma:root="true" ma:fieldsID="b2bafcc5ec89d5bbf8862533696c899a" ns3:_="" ns4:_="" ns5:_="">
    <xsd:import namespace="6a164dda-3779-4169-b957-e287451f6523"/>
    <xsd:import namespace="3ab791a9-70f0-41e2-b447-35996c8828de"/>
    <xsd:import namespace="dfa8c336-fa5f-4e99-89d8-e16ba3133c95"/>
    <xsd:element name="properties">
      <xsd:complexType>
        <xsd:sequence>
          <xsd:element name="documentManagement">
            <xsd:complexType>
              <xsd:all>
                <xsd:element ref="ns3:Visibility" minOccurs="0"/>
                <xsd:element ref="ns4:MediaServiceMetadata" minOccurs="0"/>
                <xsd:element ref="ns4:MediaServiceFastMetadata" minOccurs="0"/>
                <xsd:element ref="ns4:MediaServiceDateTaken" minOccurs="0"/>
                <xsd:element ref="ns4:MediaServiceAutoTags" minOccurs="0"/>
                <xsd:element ref="ns4:MediaServiceOCR" minOccurs="0"/>
                <xsd:element ref="ns4:MediaServiceLocation" minOccurs="0"/>
                <xsd:element ref="ns5:SharedWithUsers" minOccurs="0"/>
                <xsd:element ref="ns5:SharedWithDetails" minOccurs="0"/>
                <xsd:element ref="ns5:SharingHintHash" minOccurs="0"/>
                <xsd:element ref="ns4:MediaServiceGenerationTime" minOccurs="0"/>
                <xsd:element ref="ns4:MediaServiceEventHashCod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a164dda-3779-4169-b957-e287451f6523" elementFormDefault="qualified">
    <xsd:import namespace="http://schemas.microsoft.com/office/2006/documentManagement/types"/>
    <xsd:import namespace="http://schemas.microsoft.com/office/infopath/2007/PartnerControls"/>
    <xsd:element name="Visibility" ma:index="2" nillable="true" ma:displayName="Visibility" ma:default="Internal" ma:description="Items that should be available externally should be marked &lt;strong&gt;External&lt;/strong&gt;" ma:format="RadioButtons" ma:internalName="Visibility">
      <xsd:simpleType>
        <xsd:restriction base="dms:Choice">
          <xsd:enumeration value="Internal"/>
          <xsd:enumeration value="External"/>
        </xsd:restriction>
      </xsd:simpleType>
    </xsd:element>
  </xsd:schema>
  <xsd:schema xmlns:xsd="http://www.w3.org/2001/XMLSchema" xmlns:xs="http://www.w3.org/2001/XMLSchema" xmlns:dms="http://schemas.microsoft.com/office/2006/documentManagement/types" xmlns:pc="http://schemas.microsoft.com/office/infopath/2007/PartnerControls" targetNamespace="3ab791a9-70f0-41e2-b447-35996c8828de" elementFormDefault="qualified">
    <xsd:import namespace="http://schemas.microsoft.com/office/2006/documentManagement/types"/>
    <xsd:import namespace="http://schemas.microsoft.com/office/infopath/2007/PartnerControls"/>
    <xsd:element name="MediaServiceMetadata" ma:index="9" nillable="true" ma:displayName="MediaServiceMetadata" ma:hidden="true" ma:internalName="MediaServiceMetadata" ma:readOnly="true">
      <xsd:simpleType>
        <xsd:restriction base="dms:Note"/>
      </xsd:simpleType>
    </xsd:element>
    <xsd:element name="MediaServiceFastMetadata" ma:index="10" nillable="true" ma:displayName="MediaServiceFastMetadata" ma:hidden="true" ma:internalName="MediaServiceFastMetadata" ma:readOnly="true">
      <xsd:simpleType>
        <xsd:restriction base="dms:Note"/>
      </xsd:simpleType>
    </xsd:element>
    <xsd:element name="MediaServiceDateTaken" ma:index="11" nillable="true" ma:displayName="MediaServiceDateTaken" ma:hidden="true" ma:internalName="MediaServiceDateTaken" ma:readOnly="true">
      <xsd:simpleType>
        <xsd:restriction base="dms:Text"/>
      </xsd:simpleType>
    </xsd:element>
    <xsd:element name="MediaServiceAutoTags" ma:index="12" nillable="true" ma:displayName="MediaServiceAutoTags" ma:internalName="MediaServiceAutoTags" ma:readOnly="true">
      <xsd:simpleType>
        <xsd:restriction base="dms:Text"/>
      </xsd:simpleType>
    </xsd:element>
    <xsd:element name="MediaServiceOCR" ma:index="13" nillable="true" ma:displayName="MediaServiceOCR" ma:internalName="MediaServiceOCR" ma:readOnly="true">
      <xsd:simpleType>
        <xsd:restriction base="dms:Note">
          <xsd:maxLength value="255"/>
        </xsd:restriction>
      </xsd:simpleType>
    </xsd:element>
    <xsd:element name="MediaServiceLocation" ma:index="14" nillable="true" ma:displayName="MediaServiceLocation" ma:internalName="MediaServiceLocation"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AutoKeyPoints" ma:index="20" nillable="true" ma:displayName="MediaServiceAutoKeyPoints" ma:hidden="true" ma:internalName="MediaServiceAutoKeyPoints" ma:readOnly="true">
      <xsd:simpleType>
        <xsd:restriction base="dms:Note"/>
      </xsd:simpleType>
    </xsd:element>
    <xsd:element name="MediaServiceKeyPoints" ma:index="2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dfa8c336-fa5f-4e99-89d8-e16ba3133c95"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element name="SharingHintHash" ma:index="17"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B75B26-7080-4A38-AD7D-36C80FCE9153}">
  <ds:schemaRefs>
    <ds:schemaRef ds:uri="http://purl.org/dc/elements/1.1/"/>
    <ds:schemaRef ds:uri="http://schemas.microsoft.com/office/2006/metadata/properties"/>
    <ds:schemaRef ds:uri="http://www.w3.org/XML/1998/namespace"/>
    <ds:schemaRef ds:uri="http://schemas.microsoft.com/office/2006/documentManagement/types"/>
    <ds:schemaRef ds:uri="3ab791a9-70f0-41e2-b447-35996c8828de"/>
    <ds:schemaRef ds:uri="http://schemas.microsoft.com/office/infopath/2007/PartnerControls"/>
    <ds:schemaRef ds:uri="http://schemas.openxmlformats.org/package/2006/metadata/core-properties"/>
    <ds:schemaRef ds:uri="dfa8c336-fa5f-4e99-89d8-e16ba3133c95"/>
    <ds:schemaRef ds:uri="6a164dda-3779-4169-b957-e287451f6523"/>
    <ds:schemaRef ds:uri="http://purl.org/dc/dcmitype/"/>
    <ds:schemaRef ds:uri="http://purl.org/dc/terms/"/>
  </ds:schemaRefs>
</ds:datastoreItem>
</file>

<file path=customXml/itemProps2.xml><?xml version="1.0" encoding="utf-8"?>
<ds:datastoreItem xmlns:ds="http://schemas.openxmlformats.org/officeDocument/2006/customXml" ds:itemID="{FD521636-A60B-49AB-A29B-CE180FD69C8B}">
  <ds:schemaRefs>
    <ds:schemaRef ds:uri="Microsoft.SharePoint.Taxonomy.ContentTypeSync"/>
  </ds:schemaRefs>
</ds:datastoreItem>
</file>

<file path=customXml/itemProps3.xml><?xml version="1.0" encoding="utf-8"?>
<ds:datastoreItem xmlns:ds="http://schemas.openxmlformats.org/officeDocument/2006/customXml" ds:itemID="{AF9B9575-E789-4C2F-9A44-D0CEE059CA50}">
  <ds:schemaRefs>
    <ds:schemaRef ds:uri="http://schemas.microsoft.com/sharepoint/v3/contenttype/forms"/>
  </ds:schemaRefs>
</ds:datastoreItem>
</file>

<file path=customXml/itemProps4.xml><?xml version="1.0" encoding="utf-8"?>
<ds:datastoreItem xmlns:ds="http://schemas.openxmlformats.org/officeDocument/2006/customXml" ds:itemID="{4F4AA7E6-A386-4FC9-96A7-A147A6DE486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a164dda-3779-4169-b957-e287451f6523"/>
    <ds:schemaRef ds:uri="3ab791a9-70f0-41e2-b447-35996c8828de"/>
    <ds:schemaRef ds:uri="dfa8c336-fa5f-4e99-89d8-e16ba3133c9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C11105EB-9826-4CB7-A0C2-D375C5AC49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linical guideline template 2019a</Template>
  <TotalTime>3</TotalTime>
  <Pages>7</Pages>
  <Words>2183</Words>
  <Characters>12449</Characters>
  <Application>Microsoft Office Word</Application>
  <DocSecurity>4</DocSecurity>
  <Lines>103</Lines>
  <Paragraphs>29</Paragraphs>
  <ScaleCrop>false</ScaleCrop>
  <HeadingPairs>
    <vt:vector size="2" baseType="variant">
      <vt:variant>
        <vt:lpstr>Title</vt:lpstr>
      </vt:variant>
      <vt:variant>
        <vt:i4>1</vt:i4>
      </vt:variant>
    </vt:vector>
  </HeadingPairs>
  <TitlesOfParts>
    <vt:vector size="1" baseType="lpstr">
      <vt:lpstr/>
    </vt:vector>
  </TitlesOfParts>
  <Company>MRC</Company>
  <LinksUpToDate>false</LinksUpToDate>
  <CharactersWithSpaces>146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orrest Karen</dc:creator>
  <cp:keywords/>
  <dc:description/>
  <cp:lastModifiedBy>Karen Forrest</cp:lastModifiedBy>
  <cp:revision>2</cp:revision>
  <dcterms:created xsi:type="dcterms:W3CDTF">2020-02-11T15:52:00Z</dcterms:created>
  <dcterms:modified xsi:type="dcterms:W3CDTF">2020-02-11T1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40ED2BA40BD93498FAFAF0083362B27</vt:lpwstr>
  </property>
  <property fmtid="{D5CDD505-2E9C-101B-9397-08002B2CF9AE}" pid="3" name="ZOTERO_PREF_1">
    <vt:lpwstr>&lt;data data-version="3" zotero-version="5.0.74"&gt;&lt;session id="B2hZlHdO"/&gt;&lt;style id="http://www.zotero.org/styles/the-lancet" hasBibliography="1" bibliographyStyleHasBeenSet="1"/&gt;&lt;prefs&gt;&lt;pref name="fieldType" value="Field"/&gt;&lt;pref name="automaticJournalAbbrev</vt:lpwstr>
  </property>
  <property fmtid="{D5CDD505-2E9C-101B-9397-08002B2CF9AE}" pid="4" name="ZOTERO_PREF_2">
    <vt:lpwstr>iations" value="true"/&gt;&lt;/prefs&gt;&lt;/data&gt;</vt:lpwstr>
  </property>
</Properties>
</file>